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A937B3" w14:textId="77777777" w:rsidR="00C835A8" w:rsidRPr="007F5F7F" w:rsidRDefault="00C835A8" w:rsidP="00C835A8">
      <w:pPr>
        <w:pStyle w:val="Title"/>
        <w:jc w:val="center"/>
        <w:rPr>
          <w:rFonts w:ascii="Arial" w:hAnsi="Arial"/>
        </w:rPr>
      </w:pPr>
      <w:r w:rsidRPr="007F5F7F">
        <w:rPr>
          <w:rFonts w:ascii="Arial" w:hAnsi="Arial"/>
        </w:rPr>
        <w:t>An OSGi Based SaaS Architecture that Supports Code Level Customization</w:t>
      </w:r>
    </w:p>
    <w:p w14:paraId="2FE7DB12" w14:textId="69DC3118" w:rsidR="009115BA" w:rsidRPr="007F5F7F" w:rsidRDefault="009115BA" w:rsidP="00C835A8">
      <w:pPr>
        <w:pStyle w:val="Heading1"/>
        <w:rPr>
          <w:rFonts w:ascii="Arial" w:hAnsi="Arial"/>
        </w:rPr>
      </w:pPr>
      <w:r w:rsidRPr="007F5F7F">
        <w:rPr>
          <w:rFonts w:ascii="Arial" w:hAnsi="Arial"/>
        </w:rPr>
        <w:t>Team Members</w:t>
      </w:r>
    </w:p>
    <w:tbl>
      <w:tblPr>
        <w:tblStyle w:val="TableGrid"/>
        <w:tblW w:w="0" w:type="auto"/>
        <w:tblLook w:val="04A0" w:firstRow="1" w:lastRow="0" w:firstColumn="1" w:lastColumn="0" w:noHBand="0" w:noVBand="1"/>
      </w:tblPr>
      <w:tblGrid>
        <w:gridCol w:w="2548"/>
        <w:gridCol w:w="2532"/>
        <w:gridCol w:w="3436"/>
      </w:tblGrid>
      <w:tr w:rsidR="00303221" w:rsidRPr="007F5F7F" w14:paraId="12D29021" w14:textId="77777777" w:rsidTr="00303221">
        <w:tc>
          <w:tcPr>
            <w:tcW w:w="2838" w:type="dxa"/>
          </w:tcPr>
          <w:p w14:paraId="1332327B" w14:textId="230BD13E" w:rsidR="00303221" w:rsidRPr="007F5F7F" w:rsidRDefault="00303221" w:rsidP="009115BA">
            <w:pPr>
              <w:rPr>
                <w:rFonts w:ascii="Arial" w:hAnsi="Arial"/>
              </w:rPr>
            </w:pPr>
            <w:r w:rsidRPr="007F5F7F">
              <w:rPr>
                <w:rFonts w:ascii="Arial" w:hAnsi="Arial"/>
              </w:rPr>
              <w:t>15855860</w:t>
            </w:r>
          </w:p>
        </w:tc>
        <w:tc>
          <w:tcPr>
            <w:tcW w:w="2839" w:type="dxa"/>
          </w:tcPr>
          <w:p w14:paraId="07C74545" w14:textId="11A453F7" w:rsidR="00303221" w:rsidRPr="007F5F7F" w:rsidRDefault="00303221" w:rsidP="009115BA">
            <w:pPr>
              <w:rPr>
                <w:rFonts w:ascii="Arial" w:hAnsi="Arial"/>
              </w:rPr>
            </w:pPr>
            <w:r w:rsidRPr="007F5F7F">
              <w:rPr>
                <w:rFonts w:ascii="Arial" w:hAnsi="Arial"/>
              </w:rPr>
              <w:t>CHEN, Xiao Yu</w:t>
            </w:r>
          </w:p>
        </w:tc>
        <w:tc>
          <w:tcPr>
            <w:tcW w:w="2839" w:type="dxa"/>
          </w:tcPr>
          <w:p w14:paraId="02B91E78" w14:textId="7E76200E" w:rsidR="00303221" w:rsidRPr="007F5F7F" w:rsidRDefault="00B45FE6" w:rsidP="009115BA">
            <w:pPr>
              <w:rPr>
                <w:rFonts w:ascii="Arial" w:hAnsi="Arial"/>
              </w:rPr>
            </w:pPr>
            <w:hyperlink r:id="rId6" w:history="1">
              <w:r w:rsidR="00303221" w:rsidRPr="007F5F7F">
                <w:rPr>
                  <w:rStyle w:val="Hyperlink"/>
                  <w:rFonts w:ascii="Arial" w:hAnsi="Arial"/>
                </w:rPr>
                <w:t>erickwebsun@gmail.com</w:t>
              </w:r>
            </w:hyperlink>
          </w:p>
        </w:tc>
      </w:tr>
      <w:tr w:rsidR="00303221" w:rsidRPr="007F5F7F" w14:paraId="1C73B67A" w14:textId="77777777" w:rsidTr="00303221">
        <w:tc>
          <w:tcPr>
            <w:tcW w:w="2838" w:type="dxa"/>
          </w:tcPr>
          <w:p w14:paraId="32EFEDC0" w14:textId="138CE7FE" w:rsidR="00303221" w:rsidRPr="007F5F7F" w:rsidRDefault="007F5F7F" w:rsidP="009115BA">
            <w:pPr>
              <w:rPr>
                <w:rFonts w:ascii="Arial" w:hAnsi="Arial"/>
              </w:rPr>
            </w:pPr>
            <w:r w:rsidRPr="007F5F7F">
              <w:rPr>
                <w:rFonts w:ascii="Arial" w:hAnsi="Arial"/>
              </w:rPr>
              <w:t>14885271</w:t>
            </w:r>
          </w:p>
        </w:tc>
        <w:tc>
          <w:tcPr>
            <w:tcW w:w="2839" w:type="dxa"/>
          </w:tcPr>
          <w:p w14:paraId="3980AC3A" w14:textId="478C719B" w:rsidR="00303221" w:rsidRPr="007F5F7F" w:rsidRDefault="00303221" w:rsidP="009115BA">
            <w:pPr>
              <w:rPr>
                <w:rFonts w:ascii="Arial" w:hAnsi="Arial"/>
              </w:rPr>
            </w:pPr>
            <w:r w:rsidRPr="007F5F7F">
              <w:rPr>
                <w:rFonts w:ascii="Arial" w:hAnsi="Arial"/>
              </w:rPr>
              <w:t>Sharma, Chandan</w:t>
            </w:r>
          </w:p>
        </w:tc>
        <w:tc>
          <w:tcPr>
            <w:tcW w:w="2839" w:type="dxa"/>
          </w:tcPr>
          <w:p w14:paraId="185BFFDE" w14:textId="6E41F891" w:rsidR="00303221" w:rsidRPr="007F5F7F" w:rsidRDefault="00B45FE6" w:rsidP="009115BA">
            <w:pPr>
              <w:rPr>
                <w:rFonts w:ascii="Arial" w:hAnsi="Arial"/>
              </w:rPr>
            </w:pPr>
            <w:hyperlink r:id="rId7" w:history="1">
              <w:r w:rsidR="00303221" w:rsidRPr="007F5F7F">
                <w:rPr>
                  <w:rStyle w:val="Hyperlink"/>
                  <w:rFonts w:ascii="Arial" w:hAnsi="Arial"/>
                </w:rPr>
                <w:t>chandan202.alive@gmail.com</w:t>
              </w:r>
            </w:hyperlink>
          </w:p>
        </w:tc>
      </w:tr>
      <w:tr w:rsidR="00303221" w:rsidRPr="007F5F7F" w14:paraId="4572E582" w14:textId="77777777" w:rsidTr="00303221">
        <w:tc>
          <w:tcPr>
            <w:tcW w:w="2838" w:type="dxa"/>
          </w:tcPr>
          <w:p w14:paraId="1E2C1D18" w14:textId="17670FCB" w:rsidR="00303221" w:rsidRPr="007F5F7F" w:rsidRDefault="00303221" w:rsidP="009115BA">
            <w:pPr>
              <w:rPr>
                <w:rFonts w:ascii="Arial" w:hAnsi="Arial"/>
              </w:rPr>
            </w:pPr>
            <w:r w:rsidRPr="007F5F7F">
              <w:rPr>
                <w:rFonts w:ascii="Arial" w:hAnsi="Arial"/>
              </w:rPr>
              <w:t>14854389</w:t>
            </w:r>
          </w:p>
        </w:tc>
        <w:tc>
          <w:tcPr>
            <w:tcW w:w="2839" w:type="dxa"/>
          </w:tcPr>
          <w:p w14:paraId="1D64F318" w14:textId="5D03BD18" w:rsidR="00303221" w:rsidRPr="007F5F7F" w:rsidRDefault="00303221" w:rsidP="009115BA">
            <w:pPr>
              <w:rPr>
                <w:rFonts w:ascii="Arial" w:hAnsi="Arial"/>
              </w:rPr>
            </w:pPr>
            <w:r w:rsidRPr="007F5F7F">
              <w:rPr>
                <w:rFonts w:ascii="Arial" w:hAnsi="Arial"/>
              </w:rPr>
              <w:t>LI, Mao Chuan</w:t>
            </w:r>
          </w:p>
        </w:tc>
        <w:tc>
          <w:tcPr>
            <w:tcW w:w="2839" w:type="dxa"/>
          </w:tcPr>
          <w:p w14:paraId="44CE9D3C" w14:textId="36BD61C2" w:rsidR="00303221" w:rsidRPr="007F5F7F" w:rsidRDefault="00B45FE6" w:rsidP="00822A1B">
            <w:pPr>
              <w:keepNext/>
              <w:rPr>
                <w:rFonts w:ascii="Arial" w:hAnsi="Arial"/>
              </w:rPr>
            </w:pPr>
            <w:hyperlink r:id="rId8" w:history="1">
              <w:r w:rsidR="00303221" w:rsidRPr="007F5F7F">
                <w:rPr>
                  <w:rStyle w:val="Hyperlink"/>
                  <w:rFonts w:ascii="Arial" w:hAnsi="Arial"/>
                </w:rPr>
                <w:t>mao.chuan.li@gmail.com</w:t>
              </w:r>
            </w:hyperlink>
          </w:p>
        </w:tc>
      </w:tr>
    </w:tbl>
    <w:p w14:paraId="2EDC4B14" w14:textId="696030DD" w:rsidR="00822A1B" w:rsidRPr="007F5F7F" w:rsidRDefault="00822A1B">
      <w:pPr>
        <w:pStyle w:val="Caption"/>
        <w:rPr>
          <w:rFonts w:ascii="Arial" w:hAnsi="Arial"/>
        </w:rPr>
      </w:pPr>
      <w:r w:rsidRPr="007F5F7F">
        <w:rPr>
          <w:rFonts w:ascii="Arial" w:hAnsi="Arial"/>
        </w:rPr>
        <w:t xml:space="preserve">Table </w:t>
      </w:r>
      <w:r w:rsidR="00B45FE6" w:rsidRPr="007F5F7F">
        <w:rPr>
          <w:rFonts w:ascii="Arial" w:hAnsi="Arial"/>
        </w:rPr>
        <w:fldChar w:fldCharType="begin"/>
      </w:r>
      <w:r w:rsidR="00B45FE6" w:rsidRPr="007F5F7F">
        <w:rPr>
          <w:rFonts w:ascii="Arial" w:hAnsi="Arial"/>
        </w:rPr>
        <w:instrText xml:space="preserve"> SEQ Table \* ARABIC </w:instrText>
      </w:r>
      <w:r w:rsidR="00B45FE6" w:rsidRPr="007F5F7F">
        <w:rPr>
          <w:rFonts w:ascii="Arial" w:hAnsi="Arial"/>
        </w:rPr>
        <w:fldChar w:fldCharType="separate"/>
      </w:r>
      <w:r w:rsidRPr="007F5F7F">
        <w:rPr>
          <w:rFonts w:ascii="Arial" w:hAnsi="Arial"/>
          <w:noProof/>
        </w:rPr>
        <w:t>1</w:t>
      </w:r>
      <w:r w:rsidR="00B45FE6" w:rsidRPr="007F5F7F">
        <w:rPr>
          <w:rFonts w:ascii="Arial" w:hAnsi="Arial"/>
          <w:noProof/>
        </w:rPr>
        <w:fldChar w:fldCharType="end"/>
      </w:r>
      <w:r w:rsidRPr="007F5F7F">
        <w:rPr>
          <w:rFonts w:ascii="Arial" w:hAnsi="Arial"/>
        </w:rPr>
        <w:t>Team Members</w:t>
      </w:r>
    </w:p>
    <w:p w14:paraId="1DCABA87" w14:textId="77777777" w:rsidR="00C835A8" w:rsidRPr="007F5F7F" w:rsidRDefault="00C835A8" w:rsidP="00C835A8">
      <w:pPr>
        <w:pStyle w:val="Heading1"/>
        <w:rPr>
          <w:rFonts w:ascii="Arial" w:hAnsi="Arial"/>
        </w:rPr>
      </w:pPr>
      <w:r w:rsidRPr="007F5F7F">
        <w:rPr>
          <w:rFonts w:ascii="Arial" w:hAnsi="Arial"/>
        </w:rPr>
        <w:t xml:space="preserve">What is the project about? </w:t>
      </w:r>
    </w:p>
    <w:p w14:paraId="0562811F" w14:textId="57A77080" w:rsidR="00C835A8" w:rsidRPr="007F5F7F" w:rsidRDefault="006E1C78" w:rsidP="00C835A8">
      <w:pPr>
        <w:pStyle w:val="Textbody"/>
        <w:rPr>
          <w:rFonts w:ascii="Arial" w:hAnsi="Arial"/>
        </w:rPr>
      </w:pPr>
      <w:r w:rsidRPr="007F5F7F">
        <w:rPr>
          <w:rFonts w:ascii="Arial" w:hAnsi="Arial"/>
        </w:rPr>
        <w:t xml:space="preserve">The project is about Cloud computing, specifically in the field of SaaS – Software as a Service. </w:t>
      </w:r>
    </w:p>
    <w:p w14:paraId="5C630BDA" w14:textId="4264C322" w:rsidR="007A0ED3" w:rsidRPr="007F5F7F" w:rsidRDefault="007A0ED3" w:rsidP="00C835A8">
      <w:pPr>
        <w:pStyle w:val="Textbody"/>
        <w:rPr>
          <w:rFonts w:ascii="Arial" w:hAnsi="Arial"/>
        </w:rPr>
      </w:pPr>
      <w:r w:rsidRPr="007F5F7F">
        <w:rPr>
          <w:rFonts w:ascii="Arial" w:hAnsi="Arial"/>
        </w:rPr>
        <w:t xml:space="preserve">SaaS </w:t>
      </w:r>
      <w:r w:rsidR="00AF5C03" w:rsidRPr="007F5F7F">
        <w:rPr>
          <w:rFonts w:ascii="Arial" w:hAnsi="Arial"/>
        </w:rPr>
        <w:t>is a new software delivery model in which end users access the software service</w:t>
      </w:r>
      <w:r w:rsidR="00775E6B" w:rsidRPr="007F5F7F">
        <w:rPr>
          <w:rFonts w:ascii="Arial" w:hAnsi="Arial"/>
        </w:rPr>
        <w:t>s</w:t>
      </w:r>
      <w:r w:rsidR="00AF5C03" w:rsidRPr="007F5F7F">
        <w:rPr>
          <w:rFonts w:ascii="Arial" w:hAnsi="Arial"/>
        </w:rPr>
        <w:t xml:space="preserve"> on internet, norm</w:t>
      </w:r>
      <w:r w:rsidR="007F5F7F" w:rsidRPr="007F5F7F">
        <w:rPr>
          <w:rFonts w:ascii="Arial" w:hAnsi="Arial"/>
        </w:rPr>
        <w:t xml:space="preserve">ally with a single web browser </w:t>
      </w:r>
      <w:r w:rsidR="00AF5C03" w:rsidRPr="007F5F7F">
        <w:rPr>
          <w:rFonts w:ascii="Arial" w:hAnsi="Arial"/>
        </w:rPr>
        <w:t>instead of buying a hard copy of the software and running it on his own computer</w:t>
      </w:r>
      <w:r w:rsidR="00F23196" w:rsidRPr="007F5F7F">
        <w:rPr>
          <w:rFonts w:ascii="Arial" w:hAnsi="Arial"/>
        </w:rPr>
        <w:t>s</w:t>
      </w:r>
      <w:r w:rsidR="00F33AC2" w:rsidRPr="007F5F7F">
        <w:rPr>
          <w:rFonts w:ascii="Arial" w:hAnsi="Arial"/>
        </w:rPr>
        <w:fldChar w:fldCharType="begin"/>
      </w:r>
      <w:r w:rsidR="00F33AC2" w:rsidRPr="007F5F7F">
        <w:rPr>
          <w:rFonts w:ascii="Arial" w:hAnsi="Arial"/>
        </w:rPr>
        <w:instrText xml:space="preserve"> ADDIN EN.CITE &lt;EndNote&gt;&lt;Cite&gt;&lt;Author&gt;Kulkarni&lt;/Author&gt;&lt;Year&gt;2013&lt;/Year&gt;&lt;RecNum&gt;6&lt;/RecNum&gt;&lt;DisplayText&gt;(Kulkarni et al., 2013)&lt;/DisplayText&gt;&lt;record&gt;&lt;rec-number&gt;6&lt;/rec-number&gt;&lt;foreign-keys&gt;&lt;key app="EN" db-id="evzzfds06959ttevazn50rsddadswvaw0wef"&gt;6&lt;/key&gt;&lt;/foreign-keys&gt;&lt;ref-type name="Conference Proceedings"&gt;10&lt;/ref-type&gt;&lt;contributors&gt;&lt;authors&gt;&lt;author&gt;Kulkarni, G.&lt;/author&gt;&lt;author&gt;Shelke, R.&lt;/author&gt;&lt;author&gt;Palwe, R.&lt;/author&gt;&lt;author&gt;Khatawkar, P.&lt;/author&gt;&lt;author&gt;Bhuse, S.&lt;/author&gt;&lt;author&gt;Bankar, H.&lt;/author&gt;&lt;/authors&gt;&lt;/contributors&gt;&lt;titles&gt;&lt;title&gt;Multi-tenant SaaS cloud&lt;/title&gt;&lt;secondary-title&gt;Computing, Communications and Networking Technologies (ICCCNT),2013 Fourth International Conference on&lt;/secondary-title&gt;&lt;alt-title&gt;Computing, Communications and Networking Technologies (ICCCNT),2013 Fourth International Conference on&lt;/alt-title&gt;&lt;/titles&gt;&lt;pages&gt;1-4&lt;/pages&gt;&lt;keywords&gt;&lt;keyword&gt;cloud computing&lt;/keyword&gt;&lt;keyword&gt;Internet&lt;/keyword&gt;&lt;keyword&gt;SaaS software lifecycle&lt;/keyword&gt;&lt;keyword&gt;cloud based software service&lt;/keyword&gt;&lt;keyword&gt;cloud computing platform&lt;/keyword&gt;&lt;keyword&gt;data storage&lt;/keyword&gt;&lt;keyword&gt;large scalable enterprise software&lt;/keyword&gt;&lt;keyword&gt;multitenancy architecture&lt;/keyword&gt;&lt;keyword&gt;multitenant SaaS cloud&lt;/keyword&gt;&lt;keyword&gt;software-as-as-service&lt;/keyword&gt;&lt;keyword&gt;virtualization&lt;/keyword&gt;&lt;keyword&gt;Business&lt;/keyword&gt;&lt;keyword&gt;Computational modeling&lt;/keyword&gt;&lt;keyword&gt;Databases&lt;/keyword&gt;&lt;keyword&gt;Hardware&lt;/keyword&gt;&lt;keyword&gt;Servers&lt;/keyword&gt;&lt;keyword&gt;Software as a service&lt;/keyword&gt;&lt;keyword&gt;Multi-tenant&lt;/keyword&gt;&lt;keyword&gt;SaaS&lt;/keyword&gt;&lt;keyword&gt;configuration&lt;/keyword&gt;&lt;keyword&gt;platform&lt;/keyword&gt;&lt;/keywords&gt;&lt;dates&gt;&lt;year&gt;2013&lt;/year&gt;&lt;pub-dates&gt;&lt;date&gt;4-6 July 2013&lt;/date&gt;&lt;/pub-dates&gt;&lt;/dates&gt;&lt;urls&gt;&lt;/urls&gt;&lt;electronic-resource-num&gt;10.1109/ICCCNT.2013.6726487&lt;/electronic-resource-num&gt;&lt;/record&gt;&lt;/Cite&gt;&lt;/EndNote&gt;</w:instrText>
      </w:r>
      <w:r w:rsidR="00F33AC2" w:rsidRPr="007F5F7F">
        <w:rPr>
          <w:rFonts w:ascii="Arial" w:hAnsi="Arial"/>
        </w:rPr>
        <w:fldChar w:fldCharType="separate"/>
      </w:r>
      <w:r w:rsidR="00F33AC2" w:rsidRPr="007F5F7F">
        <w:rPr>
          <w:rFonts w:ascii="Arial" w:hAnsi="Arial"/>
          <w:noProof/>
        </w:rPr>
        <w:t>(</w:t>
      </w:r>
      <w:hyperlink w:anchor="_ENREF_2" w:tooltip="Kulkarni, 2013 #6" w:history="1">
        <w:r w:rsidR="00FE383A" w:rsidRPr="007F5F7F">
          <w:rPr>
            <w:rFonts w:ascii="Arial" w:hAnsi="Arial"/>
            <w:noProof/>
          </w:rPr>
          <w:t>Kulkarni et al., 2013</w:t>
        </w:r>
      </w:hyperlink>
      <w:r w:rsidR="00F33AC2" w:rsidRPr="007F5F7F">
        <w:rPr>
          <w:rFonts w:ascii="Arial" w:hAnsi="Arial"/>
          <w:noProof/>
        </w:rPr>
        <w:t>)</w:t>
      </w:r>
      <w:r w:rsidR="00F33AC2" w:rsidRPr="007F5F7F">
        <w:rPr>
          <w:rFonts w:ascii="Arial" w:hAnsi="Arial"/>
        </w:rPr>
        <w:fldChar w:fldCharType="end"/>
      </w:r>
      <w:r w:rsidR="00FE383A" w:rsidRPr="007F5F7F">
        <w:rPr>
          <w:rFonts w:ascii="Arial" w:hAnsi="Arial"/>
        </w:rPr>
        <w:t>.</w:t>
      </w:r>
      <w:r w:rsidR="00AF5C03" w:rsidRPr="007F5F7F">
        <w:rPr>
          <w:rFonts w:ascii="Arial" w:hAnsi="Arial"/>
        </w:rPr>
        <w:t xml:space="preserve"> </w:t>
      </w:r>
      <w:r w:rsidR="00F23196" w:rsidRPr="007F5F7F">
        <w:rPr>
          <w:rFonts w:ascii="Arial" w:hAnsi="Arial"/>
        </w:rPr>
        <w:t xml:space="preserve">This model has greatly reduced the costs of both software providers and consumers, thanks to the new cloud computing technologies, especially virtualization, and the transition of </w:t>
      </w:r>
      <w:r w:rsidR="00253A63" w:rsidRPr="007F5F7F">
        <w:rPr>
          <w:rFonts w:ascii="Arial" w:hAnsi="Arial"/>
        </w:rPr>
        <w:t xml:space="preserve">operation and </w:t>
      </w:r>
      <w:r w:rsidR="00F23196" w:rsidRPr="007F5F7F">
        <w:rPr>
          <w:rFonts w:ascii="Arial" w:hAnsi="Arial"/>
        </w:rPr>
        <w:t>maintenance tasks from end users to SaaS providers</w:t>
      </w:r>
      <w:r w:rsidR="00FE383A" w:rsidRPr="007F5F7F">
        <w:rPr>
          <w:rFonts w:ascii="Arial" w:hAnsi="Arial"/>
        </w:rPr>
        <w:fldChar w:fldCharType="begin"/>
      </w:r>
      <w:r w:rsidR="00FE383A" w:rsidRPr="007F5F7F">
        <w:rPr>
          <w:rFonts w:ascii="Arial" w:hAnsi="Arial"/>
        </w:rPr>
        <w:instrText xml:space="preserve"> ADDIN EN.CITE &lt;EndNote&gt;&lt;Cite&gt;&lt;Author&gt;Bezemer&lt;/Author&gt;&lt;Year&gt;2010&lt;/Year&gt;&lt;RecNum&gt;11&lt;/RecNum&gt;&lt;DisplayText&gt;(Bezemer &amp;amp; Zaidman, 2010)&lt;/DisplayText&gt;&lt;record&gt;&lt;rec-number&gt;11&lt;/rec-number&gt;&lt;foreign-keys&gt;&lt;key app="EN" db-id="evzzfds06959ttevazn50rsddadswvaw0wef"&gt;11&lt;/key&gt;&lt;/foreign-keys&gt;&lt;ref-type name="Conference Paper"&gt;47&lt;/ref-type&gt;&lt;contributors&gt;&lt;authors&gt;&lt;author&gt;Cor-Paul Bezemer&lt;/author&gt;&lt;author&gt;Andy Zaidman&lt;/author&gt;&lt;/authors&gt;&lt;/contributors&gt;&lt;titles&gt;&lt;title&gt;Multi-tenant SaaS applications: maintenance dream or nightmare?&lt;/title&gt;&lt;secondary-title&gt;Proceedings of the Joint ERCIM Workshop on Software Evolution (EVOL) and International Workshop on Principles of Software Evolution (IWPSE)&lt;/secondary-title&gt;&lt;/titles&gt;&lt;pages&gt;88-92&lt;/pages&gt;&lt;dates&gt;&lt;year&gt;2010&lt;/year&gt;&lt;/dates&gt;&lt;pub-location&gt;Antwerp, Belgium&lt;/pub-location&gt;&lt;publisher&gt;ACM&lt;/publisher&gt;&lt;urls&gt;&lt;/urls&gt;&lt;custom1&gt;1862393&lt;/custom1&gt;&lt;electronic-resource-num&gt;10.1145/1862372.1862393&lt;/electronic-resource-num&gt;&lt;/record&gt;&lt;/Cite&gt;&lt;/EndNote&gt;</w:instrText>
      </w:r>
      <w:r w:rsidR="00FE383A" w:rsidRPr="007F5F7F">
        <w:rPr>
          <w:rFonts w:ascii="Arial" w:hAnsi="Arial"/>
        </w:rPr>
        <w:fldChar w:fldCharType="separate"/>
      </w:r>
      <w:r w:rsidR="00FE383A" w:rsidRPr="007F5F7F">
        <w:rPr>
          <w:rFonts w:ascii="Arial" w:hAnsi="Arial"/>
          <w:noProof/>
        </w:rPr>
        <w:t>(</w:t>
      </w:r>
      <w:hyperlink w:anchor="_ENREF_1" w:tooltip="Bezemer, 2010 #11" w:history="1">
        <w:r w:rsidR="00FE383A" w:rsidRPr="007F5F7F">
          <w:rPr>
            <w:rFonts w:ascii="Arial" w:hAnsi="Arial"/>
            <w:noProof/>
          </w:rPr>
          <w:t>Bezemer &amp; Zaidman, 2010</w:t>
        </w:r>
      </w:hyperlink>
      <w:r w:rsidR="00FE383A" w:rsidRPr="007F5F7F">
        <w:rPr>
          <w:rFonts w:ascii="Arial" w:hAnsi="Arial"/>
          <w:noProof/>
        </w:rPr>
        <w:t>)</w:t>
      </w:r>
      <w:r w:rsidR="00FE383A" w:rsidRPr="007F5F7F">
        <w:rPr>
          <w:rFonts w:ascii="Arial" w:hAnsi="Arial"/>
        </w:rPr>
        <w:fldChar w:fldCharType="end"/>
      </w:r>
      <w:r w:rsidR="00F23196" w:rsidRPr="007F5F7F">
        <w:rPr>
          <w:rFonts w:ascii="Arial" w:hAnsi="Arial"/>
        </w:rPr>
        <w:t xml:space="preserve">. </w:t>
      </w:r>
    </w:p>
    <w:p w14:paraId="71D09793" w14:textId="3E65B1AE" w:rsidR="00267A59" w:rsidRPr="007F5F7F" w:rsidRDefault="00267A59" w:rsidP="00C835A8">
      <w:pPr>
        <w:pStyle w:val="Textbody"/>
        <w:rPr>
          <w:rFonts w:ascii="Arial" w:hAnsi="Arial"/>
        </w:rPr>
      </w:pPr>
      <w:r w:rsidRPr="007F5F7F">
        <w:rPr>
          <w:rFonts w:ascii="Arial" w:hAnsi="Arial"/>
        </w:rPr>
        <w:t xml:space="preserve">One of the most important characteristics of SaaS software is Multi-tenancy support that one instance of the software could be used to serve multiple groups of users with different functions, as if each of them thinks they are using the system solely without awareness of any other users. In this context, we call the group of users as a tenant. </w:t>
      </w:r>
    </w:p>
    <w:p w14:paraId="5E5E3122" w14:textId="12ED8B82" w:rsidR="00267A59" w:rsidRPr="007F5F7F" w:rsidRDefault="003836D2" w:rsidP="00C835A8">
      <w:pPr>
        <w:pStyle w:val="Textbody"/>
        <w:rPr>
          <w:rFonts w:ascii="Arial" w:hAnsi="Arial"/>
        </w:rPr>
      </w:pPr>
      <w:r w:rsidRPr="007F5F7F">
        <w:rPr>
          <w:rFonts w:ascii="Arial" w:hAnsi="Arial"/>
        </w:rPr>
        <w:t xml:space="preserve">To </w:t>
      </w:r>
      <w:r w:rsidR="00DC5D0C" w:rsidRPr="007F5F7F">
        <w:rPr>
          <w:rFonts w:ascii="Arial" w:hAnsi="Arial"/>
        </w:rPr>
        <w:t>satisfy</w:t>
      </w:r>
      <w:r w:rsidRPr="007F5F7F">
        <w:rPr>
          <w:rFonts w:ascii="Arial" w:hAnsi="Arial"/>
        </w:rPr>
        <w:t xml:space="preserve"> the above requirement and</w:t>
      </w:r>
      <w:r w:rsidR="009B7FF7" w:rsidRPr="007F5F7F">
        <w:rPr>
          <w:rFonts w:ascii="Arial" w:hAnsi="Arial"/>
        </w:rPr>
        <w:t xml:space="preserve"> challenge, t</w:t>
      </w:r>
      <w:r w:rsidRPr="007F5F7F">
        <w:rPr>
          <w:rFonts w:ascii="Arial" w:hAnsi="Arial"/>
        </w:rPr>
        <w:t xml:space="preserve">he software has to support </w:t>
      </w:r>
      <w:r w:rsidR="00DB6343" w:rsidRPr="007F5F7F">
        <w:rPr>
          <w:rFonts w:ascii="Arial" w:hAnsi="Arial"/>
        </w:rPr>
        <w:t>high degree</w:t>
      </w:r>
      <w:r w:rsidRPr="007F5F7F">
        <w:rPr>
          <w:rFonts w:ascii="Arial" w:hAnsi="Arial"/>
        </w:rPr>
        <w:t xml:space="preserve"> configuration and customization of the software on the fly without affecting any tenants on the same system, meanwhile keeping their data isolated from each other. </w:t>
      </w:r>
    </w:p>
    <w:p w14:paraId="11C8D122" w14:textId="6E720D82" w:rsidR="003B549D" w:rsidRPr="007F5F7F" w:rsidRDefault="003B549D" w:rsidP="00C835A8">
      <w:pPr>
        <w:pStyle w:val="Textbody"/>
        <w:rPr>
          <w:rFonts w:ascii="Arial" w:hAnsi="Arial"/>
        </w:rPr>
      </w:pPr>
      <w:r w:rsidRPr="007F5F7F">
        <w:rPr>
          <w:rFonts w:ascii="Arial" w:hAnsi="Arial"/>
        </w:rPr>
        <w:fldChar w:fldCharType="begin"/>
      </w:r>
      <w:r w:rsidRPr="007F5F7F">
        <w:rPr>
          <w:rFonts w:ascii="Arial" w:hAnsi="Arial"/>
        </w:rPr>
        <w:instrText xml:space="preserve"> ADDIN EN.CITE &lt;EndNote&gt;&lt;Cite AuthorYear="1"&gt;&lt;Author&gt;Nitu&lt;/Author&gt;&lt;Year&gt;2009&lt;/Year&gt;&lt;RecNum&gt;9&lt;/RecNum&gt;&lt;DisplayText&gt;Nitu (2009)&lt;/DisplayText&gt;&lt;record&gt;&lt;rec-number&gt;9&lt;/rec-number&gt;&lt;foreign-keys&gt;&lt;key app="EN" db-id="evzzfds06959ttevazn50rsddadswvaw0wef"&gt;9&lt;/key&gt;&lt;/foreign-keys&gt;&lt;ref-type name="Conference Paper"&gt;47&lt;/ref-type&gt;&lt;contributors&gt;&lt;authors&gt;&lt;author&gt;Nitu&lt;/author&gt;&lt;/authors&gt;&lt;/contributors&gt;&lt;titles&gt;&lt;title&gt;Configurability in SaaS (software as a service) applications&lt;/title&gt;&lt;secondary-title&gt;Proceedings of the 2nd India software engineering conference&lt;/secondary-title&gt;&lt;/titles&gt;&lt;pages&gt;19-26&lt;/pages&gt;&lt;dates&gt;&lt;year&gt;2009&lt;/year&gt;&lt;/dates&gt;&lt;pub-location&gt;Pune, India&lt;/pub-location&gt;&lt;publisher&gt;ACM&lt;/publisher&gt;&lt;urls&gt;&lt;/urls&gt;&lt;custom1&gt;1506221&lt;/custom1&gt;&lt;electronic-resource-num&gt;10.1145/1506216.1506221&lt;/electronic-resource-num&gt;&lt;/record&gt;&lt;/Cite&gt;&lt;/EndNote&gt;</w:instrText>
      </w:r>
      <w:r w:rsidRPr="007F5F7F">
        <w:rPr>
          <w:rFonts w:ascii="Arial" w:hAnsi="Arial"/>
        </w:rPr>
        <w:fldChar w:fldCharType="separate"/>
      </w:r>
      <w:hyperlink w:anchor="_ENREF_3" w:tooltip="Nitu, 2009 #9" w:history="1">
        <w:r w:rsidR="00FE383A" w:rsidRPr="007F5F7F">
          <w:rPr>
            <w:rFonts w:ascii="Arial" w:hAnsi="Arial"/>
            <w:noProof/>
          </w:rPr>
          <w:t>Nitu (2009</w:t>
        </w:r>
      </w:hyperlink>
      <w:r w:rsidRPr="007F5F7F">
        <w:rPr>
          <w:rFonts w:ascii="Arial" w:hAnsi="Arial"/>
          <w:noProof/>
        </w:rPr>
        <w:t>)</w:t>
      </w:r>
      <w:r w:rsidRPr="007F5F7F">
        <w:rPr>
          <w:rFonts w:ascii="Arial" w:hAnsi="Arial"/>
        </w:rPr>
        <w:fldChar w:fldCharType="end"/>
      </w:r>
      <w:r w:rsidRPr="007F5F7F">
        <w:rPr>
          <w:rFonts w:ascii="Arial" w:hAnsi="Arial"/>
        </w:rPr>
        <w:t xml:space="preserve"> abstracted 4 levels of configurability that a SaaS software platform </w:t>
      </w:r>
      <w:r w:rsidR="00A5175E">
        <w:rPr>
          <w:rFonts w:ascii="Arial" w:hAnsi="Arial"/>
        </w:rPr>
        <w:t>usually</w:t>
      </w:r>
      <w:r w:rsidRPr="007F5F7F">
        <w:rPr>
          <w:rFonts w:ascii="Arial" w:hAnsi="Arial"/>
        </w:rPr>
        <w:t xml:space="preserve"> has:</w:t>
      </w:r>
    </w:p>
    <w:p w14:paraId="045D151B" w14:textId="2D1725B9" w:rsidR="003B549D" w:rsidRPr="007F5F7F" w:rsidRDefault="003B549D" w:rsidP="003B549D">
      <w:pPr>
        <w:pStyle w:val="Textbody"/>
        <w:numPr>
          <w:ilvl w:val="0"/>
          <w:numId w:val="4"/>
        </w:numPr>
        <w:rPr>
          <w:rFonts w:ascii="Arial" w:hAnsi="Arial"/>
        </w:rPr>
      </w:pPr>
      <w:r w:rsidRPr="007F5F7F">
        <w:rPr>
          <w:rFonts w:ascii="Arial" w:hAnsi="Arial"/>
        </w:rPr>
        <w:t xml:space="preserve">User Interface – </w:t>
      </w:r>
      <w:r w:rsidR="00BB18DD" w:rsidRPr="007F5F7F">
        <w:rPr>
          <w:rFonts w:ascii="Arial" w:hAnsi="Arial"/>
        </w:rPr>
        <w:t>the look and feel</w:t>
      </w:r>
      <w:r w:rsidR="00586A5F">
        <w:rPr>
          <w:rFonts w:ascii="Arial" w:hAnsi="Arial"/>
        </w:rPr>
        <w:t xml:space="preserve"> of a software</w:t>
      </w:r>
      <w:r w:rsidR="00BB18DD" w:rsidRPr="007F5F7F">
        <w:rPr>
          <w:rFonts w:ascii="Arial" w:hAnsi="Arial"/>
        </w:rPr>
        <w:t>, such as the logo of the software should be customized for each tenant</w:t>
      </w:r>
      <w:r w:rsidR="00586A5F">
        <w:rPr>
          <w:rFonts w:ascii="Arial" w:hAnsi="Arial"/>
        </w:rPr>
        <w:t>.</w:t>
      </w:r>
    </w:p>
    <w:p w14:paraId="52F6C5CC" w14:textId="4837B3E8" w:rsidR="003B549D" w:rsidRPr="007F5F7F" w:rsidRDefault="003B549D" w:rsidP="003B549D">
      <w:pPr>
        <w:pStyle w:val="Textbody"/>
        <w:numPr>
          <w:ilvl w:val="0"/>
          <w:numId w:val="4"/>
        </w:numPr>
        <w:rPr>
          <w:rFonts w:ascii="Arial" w:hAnsi="Arial"/>
        </w:rPr>
      </w:pPr>
      <w:r w:rsidRPr="007F5F7F">
        <w:rPr>
          <w:rFonts w:ascii="Arial" w:hAnsi="Arial"/>
        </w:rPr>
        <w:t xml:space="preserve">Workflow – </w:t>
      </w:r>
      <w:r w:rsidR="00BB18DD" w:rsidRPr="007F5F7F">
        <w:rPr>
          <w:rFonts w:ascii="Arial" w:hAnsi="Arial"/>
        </w:rPr>
        <w:t>the behaviour of the application should be customized to meet th</w:t>
      </w:r>
      <w:r w:rsidR="00586A5F">
        <w:rPr>
          <w:rFonts w:ascii="Arial" w:hAnsi="Arial"/>
        </w:rPr>
        <w:t>e tenant’s specific requirement</w:t>
      </w:r>
      <w:r w:rsidR="001A1B2A">
        <w:rPr>
          <w:rFonts w:ascii="Arial" w:hAnsi="Arial"/>
        </w:rPr>
        <w:t>s</w:t>
      </w:r>
      <w:r w:rsidR="00586A5F">
        <w:rPr>
          <w:rFonts w:ascii="Arial" w:hAnsi="Arial"/>
        </w:rPr>
        <w:t>.</w:t>
      </w:r>
    </w:p>
    <w:p w14:paraId="04E5570B" w14:textId="45D6D8FB" w:rsidR="003B549D" w:rsidRPr="007F5F7F" w:rsidRDefault="003B549D" w:rsidP="003B549D">
      <w:pPr>
        <w:pStyle w:val="Textbody"/>
        <w:numPr>
          <w:ilvl w:val="0"/>
          <w:numId w:val="4"/>
        </w:numPr>
        <w:rPr>
          <w:rFonts w:ascii="Arial" w:hAnsi="Arial"/>
        </w:rPr>
      </w:pPr>
      <w:r w:rsidRPr="007F5F7F">
        <w:rPr>
          <w:rFonts w:ascii="Arial" w:hAnsi="Arial"/>
        </w:rPr>
        <w:t xml:space="preserve">Data – </w:t>
      </w:r>
      <w:r w:rsidR="00BB18DD" w:rsidRPr="007F5F7F">
        <w:rPr>
          <w:rFonts w:ascii="Arial" w:hAnsi="Arial"/>
        </w:rPr>
        <w:t>the data model of each tenant might be slightly different, so the database structure should allow the tenant</w:t>
      </w:r>
      <w:r w:rsidR="006D592F">
        <w:rPr>
          <w:rFonts w:ascii="Arial" w:hAnsi="Arial"/>
        </w:rPr>
        <w:t>s</w:t>
      </w:r>
      <w:r w:rsidR="00BB18DD" w:rsidRPr="007F5F7F">
        <w:rPr>
          <w:rFonts w:ascii="Arial" w:hAnsi="Arial"/>
        </w:rPr>
        <w:t xml:space="preserve"> </w:t>
      </w:r>
      <w:r w:rsidR="00AF5C3A" w:rsidRPr="007F5F7F">
        <w:rPr>
          <w:rFonts w:ascii="Arial" w:hAnsi="Arial"/>
        </w:rPr>
        <w:t xml:space="preserve">extend with more attributes (in this case, only extension is </w:t>
      </w:r>
      <w:r w:rsidR="00276F5C">
        <w:rPr>
          <w:rFonts w:ascii="Arial" w:hAnsi="Arial"/>
        </w:rPr>
        <w:t>allowed).</w:t>
      </w:r>
    </w:p>
    <w:p w14:paraId="3F7BDC5A" w14:textId="5FCD1019" w:rsidR="003B549D" w:rsidRPr="007F5F7F" w:rsidRDefault="003B549D" w:rsidP="003B549D">
      <w:pPr>
        <w:pStyle w:val="Textbody"/>
        <w:numPr>
          <w:ilvl w:val="0"/>
          <w:numId w:val="4"/>
        </w:numPr>
        <w:rPr>
          <w:rFonts w:ascii="Arial" w:hAnsi="Arial"/>
        </w:rPr>
      </w:pPr>
      <w:r w:rsidRPr="007F5F7F">
        <w:rPr>
          <w:rFonts w:ascii="Arial" w:hAnsi="Arial"/>
        </w:rPr>
        <w:t xml:space="preserve">Access Control - </w:t>
      </w:r>
      <w:r w:rsidR="005E75C2" w:rsidRPr="007F5F7F">
        <w:rPr>
          <w:rFonts w:ascii="Arial" w:hAnsi="Arial"/>
        </w:rPr>
        <w:t xml:space="preserve">each tenant should be able to create users and assign different roles on them. </w:t>
      </w:r>
    </w:p>
    <w:p w14:paraId="4D6834D9" w14:textId="4CDC04CF" w:rsidR="006C7376" w:rsidRPr="007F5F7F" w:rsidRDefault="006C7376" w:rsidP="006C7376">
      <w:pPr>
        <w:pStyle w:val="Textbody"/>
        <w:rPr>
          <w:rFonts w:ascii="Arial" w:hAnsi="Arial"/>
        </w:rPr>
      </w:pPr>
      <w:r w:rsidRPr="007F5F7F">
        <w:rPr>
          <w:rFonts w:ascii="Arial" w:hAnsi="Arial"/>
        </w:rPr>
        <w:lastRenderedPageBreak/>
        <w:t>As a team</w:t>
      </w:r>
      <w:r w:rsidR="00AB31A3">
        <w:rPr>
          <w:rFonts w:ascii="Arial" w:hAnsi="Arial" w:hint="eastAsia"/>
        </w:rPr>
        <w:t xml:space="preserve"> </w:t>
      </w:r>
      <w:r w:rsidR="003D303B">
        <w:rPr>
          <w:rFonts w:ascii="Arial" w:hAnsi="Arial"/>
          <w:lang w:val="en-US"/>
        </w:rPr>
        <w:t xml:space="preserve">after a lively </w:t>
      </w:r>
      <w:r w:rsidR="00AB31A3">
        <w:rPr>
          <w:rFonts w:ascii="Arial" w:hAnsi="Arial"/>
          <w:lang w:val="en-US"/>
        </w:rPr>
        <w:t>discussion</w:t>
      </w:r>
      <w:r w:rsidRPr="007F5F7F">
        <w:rPr>
          <w:rFonts w:ascii="Arial" w:hAnsi="Arial"/>
        </w:rPr>
        <w:t xml:space="preserve">, we </w:t>
      </w:r>
      <w:r w:rsidR="0057678A">
        <w:rPr>
          <w:rFonts w:ascii="Arial" w:hAnsi="Arial"/>
        </w:rPr>
        <w:t>concluded</w:t>
      </w:r>
      <w:r w:rsidRPr="007F5F7F">
        <w:rPr>
          <w:rFonts w:ascii="Arial" w:hAnsi="Arial"/>
        </w:rPr>
        <w:t xml:space="preserve"> there should be </w:t>
      </w:r>
      <w:r w:rsidR="00E367D7">
        <w:rPr>
          <w:rFonts w:ascii="Arial" w:hAnsi="Arial"/>
        </w:rPr>
        <w:t>as a</w:t>
      </w:r>
      <w:r w:rsidRPr="007F5F7F">
        <w:rPr>
          <w:rFonts w:ascii="Arial" w:hAnsi="Arial"/>
        </w:rPr>
        <w:t xml:space="preserve"> 5</w:t>
      </w:r>
      <w:r w:rsidRPr="007F5F7F">
        <w:rPr>
          <w:rFonts w:ascii="Arial" w:hAnsi="Arial"/>
          <w:vertAlign w:val="superscript"/>
        </w:rPr>
        <w:t>th</w:t>
      </w:r>
      <w:r w:rsidRPr="007F5F7F">
        <w:rPr>
          <w:rFonts w:ascii="Arial" w:hAnsi="Arial"/>
        </w:rPr>
        <w:t xml:space="preserve"> level of configuration: CODE</w:t>
      </w:r>
      <w:r w:rsidR="0007162F">
        <w:rPr>
          <w:rFonts w:ascii="Arial" w:hAnsi="Arial"/>
        </w:rPr>
        <w:t>,</w:t>
      </w:r>
      <w:r w:rsidRPr="007F5F7F">
        <w:rPr>
          <w:rFonts w:ascii="Arial" w:hAnsi="Arial"/>
        </w:rPr>
        <w:t xml:space="preserve"> because SaaS can never provide all features required by </w:t>
      </w:r>
      <w:r w:rsidR="00793097">
        <w:rPr>
          <w:rFonts w:ascii="Arial" w:hAnsi="Arial"/>
        </w:rPr>
        <w:t xml:space="preserve">all </w:t>
      </w:r>
      <w:r w:rsidRPr="007F5F7F">
        <w:rPr>
          <w:rFonts w:ascii="Arial" w:hAnsi="Arial"/>
        </w:rPr>
        <w:t xml:space="preserve">tenants. In this project, we will mainly focus on the configurability of SaaS software, and try to create a novel architecture that allows </w:t>
      </w:r>
      <w:r w:rsidR="003068D4" w:rsidRPr="007F5F7F">
        <w:rPr>
          <w:rFonts w:ascii="Arial" w:hAnsi="Arial"/>
        </w:rPr>
        <w:t>the 5</w:t>
      </w:r>
      <w:r w:rsidR="003068D4" w:rsidRPr="007F5F7F">
        <w:rPr>
          <w:rFonts w:ascii="Arial" w:hAnsi="Arial"/>
          <w:vertAlign w:val="superscript"/>
        </w:rPr>
        <w:t>th</w:t>
      </w:r>
      <w:r w:rsidR="003068D4" w:rsidRPr="007F5F7F">
        <w:rPr>
          <w:rFonts w:ascii="Arial" w:hAnsi="Arial"/>
        </w:rPr>
        <w:t xml:space="preserve"> </w:t>
      </w:r>
      <w:r w:rsidRPr="007F5F7F">
        <w:rPr>
          <w:rFonts w:ascii="Arial" w:hAnsi="Arial"/>
        </w:rPr>
        <w:t>CODE level extens</w:t>
      </w:r>
      <w:r w:rsidR="007E00BB" w:rsidRPr="007F5F7F">
        <w:rPr>
          <w:rFonts w:ascii="Arial" w:hAnsi="Arial"/>
        </w:rPr>
        <w:t>ion.</w:t>
      </w:r>
    </w:p>
    <w:p w14:paraId="2F003EF4" w14:textId="77777777" w:rsidR="00C835A8" w:rsidRPr="007F5F7F" w:rsidRDefault="00C835A8" w:rsidP="00B0527E">
      <w:pPr>
        <w:pStyle w:val="Heading1"/>
        <w:rPr>
          <w:rFonts w:ascii="Arial" w:hAnsi="Arial"/>
        </w:rPr>
      </w:pPr>
      <w:r w:rsidRPr="007F5F7F">
        <w:rPr>
          <w:rFonts w:ascii="Arial" w:hAnsi="Arial"/>
        </w:rPr>
        <w:t xml:space="preserve">What are you going to investigate? </w:t>
      </w:r>
    </w:p>
    <w:p w14:paraId="7484A204" w14:textId="77777777" w:rsidR="006B11CC" w:rsidRPr="007F5F7F" w:rsidRDefault="006B11CC" w:rsidP="006B11CC">
      <w:pPr>
        <w:pStyle w:val="ListParagraph"/>
        <w:numPr>
          <w:ilvl w:val="0"/>
          <w:numId w:val="5"/>
        </w:numPr>
        <w:rPr>
          <w:rFonts w:ascii="Arial" w:hAnsi="Arial"/>
        </w:rPr>
      </w:pPr>
      <w:r w:rsidRPr="007F5F7F">
        <w:rPr>
          <w:rFonts w:ascii="Arial" w:hAnsi="Arial"/>
        </w:rPr>
        <w:t xml:space="preserve">First, we will look at OSGi platform to see how it supports model programming, and how to construct independent services on it; </w:t>
      </w:r>
    </w:p>
    <w:p w14:paraId="3F67D5E5" w14:textId="197DE30B" w:rsidR="006B11CC" w:rsidRPr="007F5F7F" w:rsidRDefault="006B11CC" w:rsidP="006B11CC">
      <w:pPr>
        <w:pStyle w:val="ListParagraph"/>
        <w:numPr>
          <w:ilvl w:val="0"/>
          <w:numId w:val="5"/>
        </w:numPr>
        <w:rPr>
          <w:rFonts w:ascii="Arial" w:hAnsi="Arial"/>
        </w:rPr>
      </w:pPr>
      <w:r w:rsidRPr="007F5F7F">
        <w:rPr>
          <w:rFonts w:ascii="Arial" w:hAnsi="Arial"/>
        </w:rPr>
        <w:t>Secondly, we will look at Java platform security, and study how we can utilize the security features to protect and limit the codes</w:t>
      </w:r>
      <w:r w:rsidR="00E62397">
        <w:rPr>
          <w:rFonts w:ascii="Arial" w:hAnsi="Arial"/>
        </w:rPr>
        <w:t>/bundles</w:t>
      </w:r>
      <w:r w:rsidRPr="007F5F7F">
        <w:rPr>
          <w:rFonts w:ascii="Arial" w:hAnsi="Arial"/>
        </w:rPr>
        <w:t>;</w:t>
      </w:r>
    </w:p>
    <w:p w14:paraId="3A501CC8" w14:textId="501E7014" w:rsidR="006B11CC" w:rsidRPr="007F5F7F" w:rsidRDefault="006B11CC" w:rsidP="006B11CC">
      <w:pPr>
        <w:pStyle w:val="ListParagraph"/>
        <w:numPr>
          <w:ilvl w:val="0"/>
          <w:numId w:val="5"/>
        </w:numPr>
        <w:rPr>
          <w:rFonts w:ascii="Arial" w:hAnsi="Arial"/>
        </w:rPr>
      </w:pPr>
      <w:r w:rsidRPr="007F5F7F">
        <w:rPr>
          <w:rFonts w:ascii="Arial" w:hAnsi="Arial"/>
        </w:rPr>
        <w:t>Thirdly, we will investigate the OSGi security model;</w:t>
      </w:r>
    </w:p>
    <w:p w14:paraId="41001012" w14:textId="08BB209B" w:rsidR="006B11CC" w:rsidRPr="007F5F7F" w:rsidRDefault="006B11CC" w:rsidP="006B11CC">
      <w:pPr>
        <w:pStyle w:val="ListParagraph"/>
        <w:numPr>
          <w:ilvl w:val="0"/>
          <w:numId w:val="5"/>
        </w:numPr>
        <w:rPr>
          <w:rFonts w:ascii="Arial" w:hAnsi="Arial"/>
        </w:rPr>
      </w:pPr>
      <w:r w:rsidRPr="007F5F7F">
        <w:rPr>
          <w:rFonts w:ascii="Arial" w:hAnsi="Arial"/>
        </w:rPr>
        <w:t xml:space="preserve">Lastly, we need </w:t>
      </w:r>
      <w:r w:rsidR="00B940D6" w:rsidRPr="007F5F7F">
        <w:rPr>
          <w:rFonts w:ascii="Arial" w:hAnsi="Arial"/>
        </w:rPr>
        <w:t>devise a method for tenant users to deploy their code to the OSGi based SaaS platform.</w:t>
      </w:r>
    </w:p>
    <w:p w14:paraId="377BF56D" w14:textId="77777777" w:rsidR="00C835A8" w:rsidRPr="007F5F7F" w:rsidRDefault="00C835A8" w:rsidP="00B0527E">
      <w:pPr>
        <w:pStyle w:val="Heading1"/>
        <w:rPr>
          <w:rFonts w:ascii="Arial" w:hAnsi="Arial"/>
        </w:rPr>
      </w:pPr>
      <w:r w:rsidRPr="007F5F7F">
        <w:rPr>
          <w:rFonts w:ascii="Arial" w:hAnsi="Arial"/>
        </w:rPr>
        <w:t xml:space="preserve">What is your research problem? </w:t>
      </w:r>
    </w:p>
    <w:p w14:paraId="6972E90F" w14:textId="31708D7D" w:rsidR="006E1C78" w:rsidRPr="007F5F7F" w:rsidRDefault="008B17F1" w:rsidP="006E1C78">
      <w:pPr>
        <w:rPr>
          <w:rFonts w:ascii="Arial" w:hAnsi="Arial"/>
        </w:rPr>
      </w:pPr>
      <w:r w:rsidRPr="007F5F7F">
        <w:rPr>
          <w:rFonts w:ascii="Arial" w:hAnsi="Arial"/>
        </w:rPr>
        <w:t xml:space="preserve">Our research </w:t>
      </w:r>
      <w:r w:rsidR="00A93B4B" w:rsidRPr="007F5F7F">
        <w:rPr>
          <w:rFonts w:ascii="Arial" w:hAnsi="Arial"/>
        </w:rPr>
        <w:t>question</w:t>
      </w:r>
      <w:r w:rsidRPr="007F5F7F">
        <w:rPr>
          <w:rFonts w:ascii="Arial" w:hAnsi="Arial"/>
        </w:rPr>
        <w:t xml:space="preserve"> is “</w:t>
      </w:r>
      <w:r w:rsidRPr="007F5F7F">
        <w:rPr>
          <w:rFonts w:ascii="Arial" w:hAnsi="Arial"/>
          <w:b/>
        </w:rPr>
        <w:t xml:space="preserve">How to allow SaaS tenants </w:t>
      </w:r>
      <w:r w:rsidR="00C34466" w:rsidRPr="007F5F7F">
        <w:rPr>
          <w:rFonts w:ascii="Arial" w:hAnsi="Arial"/>
          <w:b/>
        </w:rPr>
        <w:t>to extend</w:t>
      </w:r>
      <w:r w:rsidRPr="007F5F7F">
        <w:rPr>
          <w:rFonts w:ascii="Arial" w:hAnsi="Arial"/>
          <w:b/>
        </w:rPr>
        <w:t xml:space="preserve"> the SaaS software platform </w:t>
      </w:r>
      <w:r w:rsidR="001C33F1" w:rsidRPr="007F5F7F">
        <w:rPr>
          <w:rFonts w:ascii="Arial" w:hAnsi="Arial"/>
          <w:b/>
        </w:rPr>
        <w:t xml:space="preserve">with new CODE </w:t>
      </w:r>
      <w:r w:rsidRPr="007F5F7F">
        <w:rPr>
          <w:rFonts w:ascii="Arial" w:hAnsi="Arial"/>
          <w:b/>
        </w:rPr>
        <w:t>to best suit their requirements</w:t>
      </w:r>
      <w:r w:rsidR="006D117B" w:rsidRPr="007F5F7F">
        <w:rPr>
          <w:rFonts w:ascii="Arial" w:hAnsi="Arial"/>
          <w:b/>
        </w:rPr>
        <w:t xml:space="preserve"> </w:t>
      </w:r>
      <w:r w:rsidR="00C05D24" w:rsidRPr="007F5F7F">
        <w:rPr>
          <w:rFonts w:ascii="Arial" w:hAnsi="Arial"/>
          <w:b/>
        </w:rPr>
        <w:t>without sacrificing the</w:t>
      </w:r>
      <w:r w:rsidR="006D117B" w:rsidRPr="007F5F7F">
        <w:rPr>
          <w:rFonts w:ascii="Arial" w:hAnsi="Arial"/>
          <w:b/>
        </w:rPr>
        <w:t xml:space="preserve"> </w:t>
      </w:r>
      <w:r w:rsidR="00BE6FFB" w:rsidRPr="007F5F7F">
        <w:rPr>
          <w:rFonts w:ascii="Arial" w:hAnsi="Arial"/>
          <w:b/>
        </w:rPr>
        <w:t xml:space="preserve">platform </w:t>
      </w:r>
      <w:r w:rsidR="006D117B" w:rsidRPr="007F5F7F">
        <w:rPr>
          <w:rFonts w:ascii="Arial" w:hAnsi="Arial"/>
          <w:b/>
        </w:rPr>
        <w:t>security</w:t>
      </w:r>
      <w:r w:rsidRPr="007F5F7F">
        <w:rPr>
          <w:rFonts w:ascii="Arial" w:hAnsi="Arial"/>
          <w:b/>
        </w:rPr>
        <w:t>?</w:t>
      </w:r>
      <w:r w:rsidRPr="007F5F7F">
        <w:rPr>
          <w:rFonts w:ascii="Arial" w:hAnsi="Arial"/>
        </w:rPr>
        <w:t xml:space="preserve">” </w:t>
      </w:r>
    </w:p>
    <w:p w14:paraId="4369D122" w14:textId="563D6626" w:rsidR="000A2911" w:rsidRPr="007F5F7F" w:rsidRDefault="000C1DE5" w:rsidP="006E1C78">
      <w:pPr>
        <w:rPr>
          <w:rFonts w:ascii="Arial" w:hAnsi="Arial"/>
        </w:rPr>
      </w:pPr>
      <w:r w:rsidRPr="007F5F7F">
        <w:rPr>
          <w:rFonts w:ascii="Arial" w:hAnsi="Arial"/>
        </w:rPr>
        <w:t xml:space="preserve">No one software is perfect in this world, there must be a missing feature in a SaaS platform for a tenant. </w:t>
      </w:r>
      <w:r w:rsidR="00A92268" w:rsidRPr="007F5F7F">
        <w:rPr>
          <w:rFonts w:ascii="Arial" w:hAnsi="Arial"/>
        </w:rPr>
        <w:t>Some software like Firefox designed an architecture allowing users to develop add-ons and easily integrate the new features to extend the Firefox to satisfy the various requirements.</w:t>
      </w:r>
      <w:r w:rsidR="004752D7" w:rsidRPr="007F5F7F">
        <w:rPr>
          <w:rFonts w:ascii="Arial" w:hAnsi="Arial"/>
        </w:rPr>
        <w:t xml:space="preserve"> </w:t>
      </w:r>
      <w:r w:rsidR="000A2911" w:rsidRPr="007F5F7F">
        <w:rPr>
          <w:rFonts w:ascii="Arial" w:hAnsi="Arial"/>
        </w:rPr>
        <w:t>SaaS software is no exception, but all SaaS softwares are reluctant</w:t>
      </w:r>
      <w:r w:rsidR="00505274" w:rsidRPr="007F5F7F">
        <w:rPr>
          <w:rFonts w:ascii="Arial" w:hAnsi="Arial"/>
        </w:rPr>
        <w:t xml:space="preserve"> or repulsive to enable this extensibility, </w:t>
      </w:r>
      <w:r w:rsidR="00204313">
        <w:rPr>
          <w:rFonts w:ascii="Arial" w:hAnsi="Arial"/>
        </w:rPr>
        <w:t>primarily</w:t>
      </w:r>
      <w:r w:rsidR="00505274" w:rsidRPr="007F5F7F">
        <w:rPr>
          <w:rFonts w:ascii="Arial" w:hAnsi="Arial"/>
        </w:rPr>
        <w:t xml:space="preserve"> because of the security </w:t>
      </w:r>
      <w:r w:rsidR="00952AAA">
        <w:rPr>
          <w:rFonts w:ascii="Arial" w:hAnsi="Arial"/>
        </w:rPr>
        <w:t>concern</w:t>
      </w:r>
      <w:r w:rsidR="00505274" w:rsidRPr="007F5F7F">
        <w:rPr>
          <w:rFonts w:ascii="Arial" w:hAnsi="Arial"/>
        </w:rPr>
        <w:t xml:space="preserve">. </w:t>
      </w:r>
    </w:p>
    <w:p w14:paraId="3987FEC9" w14:textId="77EF9312" w:rsidR="004752D7" w:rsidRPr="007F5F7F" w:rsidRDefault="004752D7" w:rsidP="006E1C78">
      <w:pPr>
        <w:rPr>
          <w:rFonts w:ascii="Arial" w:hAnsi="Arial"/>
        </w:rPr>
      </w:pPr>
      <w:r w:rsidRPr="007F5F7F">
        <w:rPr>
          <w:rFonts w:ascii="Arial" w:hAnsi="Arial"/>
        </w:rPr>
        <w:t>We think extensibility is a hard problem to solve, but it is inevitable in a modern software design, especially a SaaS software which is to serve hundreds of thousands of different kind</w:t>
      </w:r>
      <w:r w:rsidR="00C62F72">
        <w:rPr>
          <w:rFonts w:ascii="Arial" w:hAnsi="Arial"/>
        </w:rPr>
        <w:t>s</w:t>
      </w:r>
      <w:r w:rsidRPr="007F5F7F">
        <w:rPr>
          <w:rFonts w:ascii="Arial" w:hAnsi="Arial"/>
        </w:rPr>
        <w:t xml:space="preserve"> of users. </w:t>
      </w:r>
    </w:p>
    <w:p w14:paraId="298327D2" w14:textId="77777777" w:rsidR="00C835A8" w:rsidRPr="007F5F7F" w:rsidRDefault="00C835A8" w:rsidP="00B0527E">
      <w:pPr>
        <w:pStyle w:val="Heading1"/>
        <w:rPr>
          <w:rFonts w:ascii="Arial" w:hAnsi="Arial"/>
        </w:rPr>
      </w:pPr>
      <w:r w:rsidRPr="007F5F7F">
        <w:rPr>
          <w:rFonts w:ascii="Arial" w:hAnsi="Arial"/>
        </w:rPr>
        <w:t>Who is going to do what?</w:t>
      </w:r>
    </w:p>
    <w:p w14:paraId="430A4833" w14:textId="01B44B9D" w:rsidR="00897246" w:rsidRPr="007F5F7F" w:rsidRDefault="00897246" w:rsidP="00897246">
      <w:pPr>
        <w:rPr>
          <w:rFonts w:ascii="Arial" w:hAnsi="Arial"/>
        </w:rPr>
      </w:pPr>
      <w:r w:rsidRPr="007F5F7F">
        <w:rPr>
          <w:rFonts w:ascii="Arial" w:hAnsi="Arial"/>
        </w:rPr>
        <w:t xml:space="preserve">All of us three have different backgrounds and skill set, so we will take different responsibilities of the project: </w:t>
      </w:r>
    </w:p>
    <w:p w14:paraId="41D41EF4" w14:textId="376B14C8" w:rsidR="00897246" w:rsidRPr="007F5F7F" w:rsidRDefault="00897246" w:rsidP="00897246">
      <w:pPr>
        <w:pStyle w:val="ListParagraph"/>
        <w:numPr>
          <w:ilvl w:val="0"/>
          <w:numId w:val="8"/>
        </w:numPr>
        <w:rPr>
          <w:rFonts w:ascii="Arial" w:hAnsi="Arial"/>
        </w:rPr>
      </w:pPr>
      <w:r w:rsidRPr="007F5F7F">
        <w:rPr>
          <w:rFonts w:ascii="Arial" w:hAnsi="Arial"/>
        </w:rPr>
        <w:t>Mao Chuan – is good at Java programming and OSGi platform, so he will be responsible for the architecture setup;</w:t>
      </w:r>
    </w:p>
    <w:p w14:paraId="3A8C677E" w14:textId="259CB254" w:rsidR="00897246" w:rsidRPr="007F5F7F" w:rsidRDefault="00897246" w:rsidP="00897246">
      <w:pPr>
        <w:pStyle w:val="ListParagraph"/>
        <w:numPr>
          <w:ilvl w:val="0"/>
          <w:numId w:val="8"/>
        </w:numPr>
        <w:rPr>
          <w:rFonts w:ascii="Arial" w:hAnsi="Arial"/>
        </w:rPr>
      </w:pPr>
      <w:r w:rsidRPr="007F5F7F">
        <w:rPr>
          <w:rFonts w:ascii="Arial" w:hAnsi="Arial"/>
        </w:rPr>
        <w:t>Chandon – is good at model construction</w:t>
      </w:r>
      <w:r w:rsidR="00AE59D9" w:rsidRPr="007F5F7F">
        <w:rPr>
          <w:rFonts w:ascii="Arial" w:hAnsi="Arial"/>
        </w:rPr>
        <w:t xml:space="preserve"> and data persistency</w:t>
      </w:r>
      <w:r w:rsidRPr="007F5F7F">
        <w:rPr>
          <w:rFonts w:ascii="Arial" w:hAnsi="Arial"/>
        </w:rPr>
        <w:t>, so he will use his Turing machine model to verify the system;</w:t>
      </w:r>
    </w:p>
    <w:p w14:paraId="2BEFC60E" w14:textId="19844E31" w:rsidR="00897246" w:rsidRPr="007F5F7F" w:rsidRDefault="00897246" w:rsidP="00897246">
      <w:pPr>
        <w:pStyle w:val="ListParagraph"/>
        <w:numPr>
          <w:ilvl w:val="0"/>
          <w:numId w:val="8"/>
        </w:numPr>
        <w:rPr>
          <w:rFonts w:ascii="Arial" w:hAnsi="Arial"/>
        </w:rPr>
      </w:pPr>
      <w:r w:rsidRPr="007F5F7F">
        <w:rPr>
          <w:rFonts w:ascii="Arial" w:hAnsi="Arial"/>
        </w:rPr>
        <w:t xml:space="preserve">Xiao Yu – has rich experience of web development, so he will help design the web pages. </w:t>
      </w:r>
    </w:p>
    <w:p w14:paraId="03B868C6" w14:textId="0666A6BB" w:rsidR="00897246" w:rsidRPr="007F5F7F" w:rsidRDefault="00897246" w:rsidP="00897246">
      <w:pPr>
        <w:rPr>
          <w:rFonts w:ascii="Arial" w:hAnsi="Arial"/>
        </w:rPr>
      </w:pPr>
      <w:r w:rsidRPr="007F5F7F">
        <w:rPr>
          <w:rFonts w:ascii="Arial" w:hAnsi="Arial"/>
        </w:rPr>
        <w:t>Overall we will design the architecture as a team, and implement the core functions according to the skill sets. Since the project is heavily dependent on Java programming language, so learning Java would be an important task for both Chandon and Xiao Yu, beca</w:t>
      </w:r>
      <w:r w:rsidR="000846D2">
        <w:rPr>
          <w:rFonts w:ascii="Arial" w:hAnsi="Arial"/>
        </w:rPr>
        <w:t>use the coding work is expected</w:t>
      </w:r>
      <w:r w:rsidRPr="007F5F7F">
        <w:rPr>
          <w:rFonts w:ascii="Arial" w:hAnsi="Arial"/>
        </w:rPr>
        <w:t xml:space="preserve"> a lot. </w:t>
      </w:r>
    </w:p>
    <w:p w14:paraId="279B793C" w14:textId="77777777" w:rsidR="00C835A8" w:rsidRPr="007F5F7F" w:rsidRDefault="00C835A8" w:rsidP="00B0527E">
      <w:pPr>
        <w:pStyle w:val="Heading1"/>
        <w:rPr>
          <w:rFonts w:ascii="Arial" w:hAnsi="Arial"/>
        </w:rPr>
      </w:pPr>
      <w:r w:rsidRPr="007F5F7F">
        <w:rPr>
          <w:rFonts w:ascii="Arial" w:hAnsi="Arial"/>
        </w:rPr>
        <w:lastRenderedPageBreak/>
        <w:t>What is the plan (Gantt chart)?</w:t>
      </w:r>
    </w:p>
    <w:p w14:paraId="7A379752" w14:textId="419845C2" w:rsidR="00CE0E30" w:rsidRPr="007F5F7F" w:rsidRDefault="00CE0E30" w:rsidP="00CE0E30">
      <w:pPr>
        <w:rPr>
          <w:rFonts w:ascii="Arial" w:hAnsi="Arial"/>
        </w:rPr>
      </w:pPr>
      <w:r w:rsidRPr="007F5F7F">
        <w:rPr>
          <w:rFonts w:ascii="Arial" w:hAnsi="Arial"/>
        </w:rPr>
        <w:t xml:space="preserve">At this time, we don’t have a clear task list to complete the project, and not sure </w:t>
      </w:r>
      <w:r w:rsidR="00A54A0B">
        <w:rPr>
          <w:rFonts w:ascii="Arial" w:hAnsi="Arial"/>
        </w:rPr>
        <w:t>what</w:t>
      </w:r>
      <w:r w:rsidRPr="007F5F7F">
        <w:rPr>
          <w:rFonts w:ascii="Arial" w:hAnsi="Arial"/>
        </w:rPr>
        <w:t xml:space="preserve"> the final prototype could be. We would </w:t>
      </w:r>
      <w:r w:rsidR="00C96E76" w:rsidRPr="007F5F7F">
        <w:rPr>
          <w:rFonts w:ascii="Arial" w:hAnsi="Arial"/>
        </w:rPr>
        <w:t xml:space="preserve">like to </w:t>
      </w:r>
      <w:r w:rsidRPr="007F5F7F">
        <w:rPr>
          <w:rFonts w:ascii="Arial" w:hAnsi="Arial"/>
        </w:rPr>
        <w:t>follow an agile development method and try to finish the following user stories as many as we could</w:t>
      </w:r>
      <w:r w:rsidR="00C96E76" w:rsidRPr="007F5F7F">
        <w:rPr>
          <w:rFonts w:ascii="Arial" w:hAnsi="Arial"/>
        </w:rPr>
        <w:t xml:space="preserve"> in this semester</w:t>
      </w:r>
      <w:r w:rsidRPr="007F5F7F">
        <w:rPr>
          <w:rFonts w:ascii="Arial" w:hAnsi="Arial"/>
        </w:rPr>
        <w:t xml:space="preserve">. </w:t>
      </w:r>
      <w:r w:rsidR="00880DAD" w:rsidRPr="007F5F7F">
        <w:rPr>
          <w:rFonts w:ascii="Arial" w:hAnsi="Arial"/>
        </w:rPr>
        <w:t>The user stories are managed online</w:t>
      </w:r>
      <w:r w:rsidR="000B5B23">
        <w:rPr>
          <w:rFonts w:ascii="Arial" w:hAnsi="Arial"/>
        </w:rPr>
        <w:t xml:space="preserve"> with trello.com website. W</w:t>
      </w:r>
      <w:r w:rsidR="00880DAD" w:rsidRPr="007F5F7F">
        <w:rPr>
          <w:rFonts w:ascii="Arial" w:hAnsi="Arial"/>
        </w:rPr>
        <w:t>ith more knowledge we achieve on the project, the list may grow and vary.</w:t>
      </w:r>
    </w:p>
    <w:p w14:paraId="72834527" w14:textId="18C4BBDC" w:rsidR="00880DAD" w:rsidRPr="007F5F7F" w:rsidRDefault="00B45FE6" w:rsidP="00CE0E30">
      <w:pPr>
        <w:rPr>
          <w:rFonts w:ascii="Arial" w:hAnsi="Arial"/>
        </w:rPr>
      </w:pPr>
      <w:hyperlink r:id="rId9" w:history="1">
        <w:r w:rsidR="00880DAD" w:rsidRPr="007F5F7F">
          <w:rPr>
            <w:rStyle w:val="Hyperlink"/>
            <w:rFonts w:ascii="Arial" w:hAnsi="Arial"/>
          </w:rPr>
          <w:t>https://trello.com/b/xuOfwXll/an-osgi-based-saas-architecture-project</w:t>
        </w:r>
      </w:hyperlink>
      <w:r w:rsidR="00880DAD" w:rsidRPr="007F5F7F">
        <w:rPr>
          <w:rFonts w:ascii="Arial" w:hAnsi="Arial"/>
        </w:rPr>
        <w:t xml:space="preserve"> </w:t>
      </w:r>
    </w:p>
    <w:p w14:paraId="27E31B03" w14:textId="2A8E3799" w:rsidR="00CE0E30" w:rsidRPr="007F5F7F" w:rsidRDefault="007C5E52" w:rsidP="00C96E76">
      <w:pPr>
        <w:pStyle w:val="ListParagraph"/>
        <w:numPr>
          <w:ilvl w:val="0"/>
          <w:numId w:val="7"/>
        </w:numPr>
        <w:rPr>
          <w:rFonts w:ascii="Arial" w:hAnsi="Arial"/>
        </w:rPr>
      </w:pPr>
      <w:r w:rsidRPr="007F5F7F">
        <w:rPr>
          <w:rFonts w:ascii="Arial" w:hAnsi="Arial"/>
        </w:rPr>
        <w:t xml:space="preserve">As a SaaS provider, </w:t>
      </w:r>
      <w:r w:rsidR="005D30DF" w:rsidRPr="007F5F7F">
        <w:rPr>
          <w:rFonts w:ascii="Arial" w:hAnsi="Arial"/>
        </w:rPr>
        <w:t>I need to start up a single instance of OSGi application so that I can provide services to all my tenants;</w:t>
      </w:r>
    </w:p>
    <w:p w14:paraId="1455619B" w14:textId="6FC638BE" w:rsidR="005D30DF" w:rsidRPr="007F5F7F" w:rsidRDefault="005D30DF" w:rsidP="00C96E76">
      <w:pPr>
        <w:pStyle w:val="ListParagraph"/>
        <w:numPr>
          <w:ilvl w:val="0"/>
          <w:numId w:val="7"/>
        </w:numPr>
        <w:rPr>
          <w:rFonts w:ascii="Arial" w:hAnsi="Arial"/>
        </w:rPr>
      </w:pPr>
      <w:r w:rsidRPr="007F5F7F">
        <w:rPr>
          <w:rFonts w:ascii="Arial" w:hAnsi="Arial"/>
        </w:rPr>
        <w:t xml:space="preserve">As a SaaS provider, I need to create and publish an Add-on specification for tenants to extend the platform and suit their own requirements. </w:t>
      </w:r>
    </w:p>
    <w:p w14:paraId="11BA7B2A" w14:textId="3A13A3B2" w:rsidR="00ED6867" w:rsidRPr="007F5F7F" w:rsidRDefault="00ED6867" w:rsidP="00C96E76">
      <w:pPr>
        <w:pStyle w:val="ListParagraph"/>
        <w:numPr>
          <w:ilvl w:val="0"/>
          <w:numId w:val="7"/>
        </w:numPr>
        <w:rPr>
          <w:rFonts w:ascii="Arial" w:hAnsi="Arial"/>
        </w:rPr>
      </w:pPr>
      <w:r w:rsidRPr="007F5F7F">
        <w:rPr>
          <w:rFonts w:ascii="Arial" w:hAnsi="Arial"/>
        </w:rPr>
        <w:t>As a SaaS provider, I need to publish all my services tenants could call directly on my platform.</w:t>
      </w:r>
    </w:p>
    <w:p w14:paraId="39FB2840" w14:textId="7343FDE2" w:rsidR="005D30DF" w:rsidRPr="007F5F7F" w:rsidRDefault="005D30DF" w:rsidP="00C96E76">
      <w:pPr>
        <w:pStyle w:val="ListParagraph"/>
        <w:numPr>
          <w:ilvl w:val="0"/>
          <w:numId w:val="7"/>
        </w:numPr>
        <w:rPr>
          <w:rFonts w:ascii="Arial" w:hAnsi="Arial"/>
        </w:rPr>
      </w:pPr>
      <w:r w:rsidRPr="007F5F7F">
        <w:rPr>
          <w:rFonts w:ascii="Arial" w:hAnsi="Arial"/>
        </w:rPr>
        <w:t>As a SaaS provider, I need to validate the application from tenant in depth and make sure it will not impact the other tenants nor cause any damage to my SaaS platform.</w:t>
      </w:r>
    </w:p>
    <w:p w14:paraId="4301CDB7" w14:textId="373DC41E" w:rsidR="00296F2C" w:rsidRPr="007F5F7F" w:rsidRDefault="00296F2C" w:rsidP="00C96E76">
      <w:pPr>
        <w:pStyle w:val="ListParagraph"/>
        <w:numPr>
          <w:ilvl w:val="0"/>
          <w:numId w:val="7"/>
        </w:numPr>
        <w:rPr>
          <w:rFonts w:ascii="Arial" w:hAnsi="Arial"/>
        </w:rPr>
      </w:pPr>
      <w:r w:rsidRPr="007F5F7F">
        <w:rPr>
          <w:rFonts w:ascii="Arial" w:hAnsi="Arial"/>
        </w:rPr>
        <w:t xml:space="preserve">As a SaaS provider, I need give clear feedback to tenant for the deployment of their applications. </w:t>
      </w:r>
    </w:p>
    <w:p w14:paraId="227BC457" w14:textId="5C141D66" w:rsidR="005D30DF" w:rsidRPr="007F5F7F" w:rsidRDefault="005D30DF" w:rsidP="00C96E76">
      <w:pPr>
        <w:pStyle w:val="ListParagraph"/>
        <w:numPr>
          <w:ilvl w:val="0"/>
          <w:numId w:val="7"/>
        </w:numPr>
        <w:rPr>
          <w:rFonts w:ascii="Arial" w:hAnsi="Arial"/>
        </w:rPr>
      </w:pPr>
      <w:r w:rsidRPr="007F5F7F">
        <w:rPr>
          <w:rFonts w:ascii="Arial" w:hAnsi="Arial"/>
        </w:rPr>
        <w:t>As a SaaS, I can find and download the source code of the SaaS platform, and the Add-on specification.</w:t>
      </w:r>
    </w:p>
    <w:p w14:paraId="01280611" w14:textId="3557C743" w:rsidR="005D30DF" w:rsidRPr="007F5F7F" w:rsidRDefault="005D30DF" w:rsidP="00C96E76">
      <w:pPr>
        <w:pStyle w:val="ListParagraph"/>
        <w:numPr>
          <w:ilvl w:val="0"/>
          <w:numId w:val="7"/>
        </w:numPr>
        <w:rPr>
          <w:rFonts w:ascii="Arial" w:hAnsi="Arial"/>
        </w:rPr>
      </w:pPr>
      <w:r w:rsidRPr="007F5F7F">
        <w:rPr>
          <w:rFonts w:ascii="Arial" w:hAnsi="Arial"/>
        </w:rPr>
        <w:t>As a SaaS tenant, I can create an Add</w:t>
      </w:r>
      <w:r w:rsidR="00296F2C" w:rsidRPr="007F5F7F">
        <w:rPr>
          <w:rFonts w:ascii="Arial" w:hAnsi="Arial"/>
        </w:rPr>
        <w:t>-</w:t>
      </w:r>
      <w:r w:rsidRPr="007F5F7F">
        <w:rPr>
          <w:rFonts w:ascii="Arial" w:hAnsi="Arial"/>
        </w:rPr>
        <w:t>on application in compliance with the specification;</w:t>
      </w:r>
    </w:p>
    <w:p w14:paraId="3454803B" w14:textId="28C82762" w:rsidR="008C0D55" w:rsidRPr="007F5F7F" w:rsidRDefault="008C0D55" w:rsidP="00C96E76">
      <w:pPr>
        <w:pStyle w:val="ListParagraph"/>
        <w:numPr>
          <w:ilvl w:val="0"/>
          <w:numId w:val="7"/>
        </w:numPr>
        <w:rPr>
          <w:rFonts w:ascii="Arial" w:hAnsi="Arial"/>
        </w:rPr>
      </w:pPr>
      <w:r w:rsidRPr="007F5F7F">
        <w:rPr>
          <w:rFonts w:ascii="Arial" w:hAnsi="Arial"/>
        </w:rPr>
        <w:t>As a SaaS tenant, I need to sign my Add-on application.</w:t>
      </w:r>
    </w:p>
    <w:p w14:paraId="0AB8AF1F" w14:textId="043BC70B" w:rsidR="005D30DF" w:rsidRPr="007F5F7F" w:rsidRDefault="005D30DF" w:rsidP="00C96E76">
      <w:pPr>
        <w:pStyle w:val="ListParagraph"/>
        <w:numPr>
          <w:ilvl w:val="0"/>
          <w:numId w:val="7"/>
        </w:numPr>
        <w:rPr>
          <w:rFonts w:ascii="Arial" w:hAnsi="Arial"/>
        </w:rPr>
      </w:pPr>
      <w:r w:rsidRPr="007F5F7F">
        <w:rPr>
          <w:rFonts w:ascii="Arial" w:hAnsi="Arial"/>
        </w:rPr>
        <w:t>As a SaaS tenant, I can deploy my Add</w:t>
      </w:r>
      <w:r w:rsidR="00296F2C" w:rsidRPr="007F5F7F">
        <w:rPr>
          <w:rFonts w:ascii="Arial" w:hAnsi="Arial"/>
        </w:rPr>
        <w:t>-</w:t>
      </w:r>
      <w:r w:rsidRPr="007F5F7F">
        <w:rPr>
          <w:rFonts w:ascii="Arial" w:hAnsi="Arial"/>
        </w:rPr>
        <w:t>on application to SaaS platform</w:t>
      </w:r>
      <w:r w:rsidR="00AC5F0B" w:rsidRPr="007F5F7F">
        <w:rPr>
          <w:rFonts w:ascii="Arial" w:hAnsi="Arial"/>
        </w:rPr>
        <w:t xml:space="preserve"> from a web page or any other way</w:t>
      </w:r>
      <w:r w:rsidRPr="007F5F7F">
        <w:rPr>
          <w:rFonts w:ascii="Arial" w:hAnsi="Arial"/>
        </w:rPr>
        <w:t>;</w:t>
      </w:r>
    </w:p>
    <w:p w14:paraId="1286B363" w14:textId="77777777" w:rsidR="00C835A8" w:rsidRPr="007F5F7F" w:rsidRDefault="00C835A8" w:rsidP="00B0527E">
      <w:pPr>
        <w:pStyle w:val="Heading1"/>
        <w:rPr>
          <w:rFonts w:ascii="Arial" w:hAnsi="Arial"/>
        </w:rPr>
      </w:pPr>
      <w:r w:rsidRPr="007F5F7F">
        <w:rPr>
          <w:rFonts w:ascii="Arial" w:hAnsi="Arial"/>
        </w:rPr>
        <w:t>What methodology are you going to follow?</w:t>
      </w:r>
    </w:p>
    <w:p w14:paraId="340811FA" w14:textId="4C86FB3A" w:rsidR="00A339B9" w:rsidRPr="007F5F7F" w:rsidRDefault="00A339B9" w:rsidP="00A339B9">
      <w:pPr>
        <w:rPr>
          <w:rFonts w:ascii="Arial" w:hAnsi="Arial"/>
        </w:rPr>
      </w:pPr>
      <w:r w:rsidRPr="007F5F7F">
        <w:rPr>
          <w:rFonts w:ascii="Arial" w:hAnsi="Arial"/>
        </w:rPr>
        <w:t xml:space="preserve">As above mentioned, we shall follow an agile development methodology to develop the project. With the modern social media WhatsApp, we can synchronize our status and keep in touch </w:t>
      </w:r>
      <w:r w:rsidR="00262619">
        <w:rPr>
          <w:rFonts w:ascii="Arial" w:hAnsi="Arial"/>
        </w:rPr>
        <w:t xml:space="preserve">at </w:t>
      </w:r>
      <w:r w:rsidRPr="007F5F7F">
        <w:rPr>
          <w:rFonts w:ascii="Arial" w:hAnsi="Arial"/>
        </w:rPr>
        <w:t xml:space="preserve">any time. With Trello online task management system, we can manage our tasks in a central place, and each of the tasks could be assigned to each team member. Everyone can have a general picture of the project status. </w:t>
      </w:r>
    </w:p>
    <w:p w14:paraId="7BFF1C61" w14:textId="77777777" w:rsidR="00A339B9" w:rsidRPr="007F5F7F" w:rsidRDefault="00A339B9" w:rsidP="00A339B9">
      <w:pPr>
        <w:rPr>
          <w:rFonts w:ascii="Arial" w:hAnsi="Arial"/>
        </w:rPr>
      </w:pPr>
    </w:p>
    <w:p w14:paraId="04F0B5E5" w14:textId="217EC106" w:rsidR="00A339B9" w:rsidRPr="007F5F7F" w:rsidRDefault="00A339B9" w:rsidP="00A339B9">
      <w:pPr>
        <w:rPr>
          <w:rFonts w:ascii="Arial" w:hAnsi="Arial"/>
        </w:rPr>
      </w:pPr>
      <w:r w:rsidRPr="007F5F7F">
        <w:rPr>
          <w:rFonts w:ascii="Arial" w:hAnsi="Arial"/>
        </w:rPr>
        <w:t xml:space="preserve">For source code management, we will use online github.com VCS system to manage the project source code. </w:t>
      </w:r>
    </w:p>
    <w:p w14:paraId="549CA678" w14:textId="77777777" w:rsidR="00C835A8" w:rsidRPr="007F5F7F" w:rsidRDefault="00C835A8" w:rsidP="00B0527E">
      <w:pPr>
        <w:pStyle w:val="Heading1"/>
        <w:rPr>
          <w:rFonts w:ascii="Arial" w:hAnsi="Arial"/>
        </w:rPr>
      </w:pPr>
      <w:r w:rsidRPr="007F5F7F">
        <w:rPr>
          <w:rFonts w:ascii="Arial" w:hAnsi="Arial"/>
        </w:rPr>
        <w:lastRenderedPageBreak/>
        <w:t>What have you done already and what are the next-steps?</w:t>
      </w:r>
    </w:p>
    <w:p w14:paraId="612A4488" w14:textId="2CD1C2FB" w:rsidR="00C4778B" w:rsidRPr="007F5F7F" w:rsidRDefault="00AE59D9" w:rsidP="00C4778B">
      <w:pPr>
        <w:rPr>
          <w:rFonts w:ascii="Arial" w:hAnsi="Arial"/>
        </w:rPr>
      </w:pPr>
      <w:r w:rsidRPr="007F5F7F">
        <w:rPr>
          <w:rFonts w:ascii="Arial" w:hAnsi="Arial"/>
        </w:rPr>
        <w:t xml:space="preserve">We have studied in depth the concept of SaaS </w:t>
      </w:r>
      <w:r w:rsidR="00296307" w:rsidRPr="007F5F7F">
        <w:rPr>
          <w:rFonts w:ascii="Arial" w:hAnsi="Arial"/>
        </w:rPr>
        <w:t>with the help of dozens of SaaS related slides on internet. Also we looked through some SaaS configuration related articles and understood the state of the art of SaaS configurability.</w:t>
      </w:r>
    </w:p>
    <w:p w14:paraId="378156FD" w14:textId="77777777" w:rsidR="00822A1B" w:rsidRPr="007F5F7F" w:rsidRDefault="00822A1B" w:rsidP="00C4778B">
      <w:pPr>
        <w:rPr>
          <w:rFonts w:ascii="Arial" w:hAnsi="Arial"/>
        </w:rPr>
      </w:pPr>
    </w:p>
    <w:p w14:paraId="24B35E78" w14:textId="23D10B43" w:rsidR="0031308C" w:rsidRPr="007F5F7F" w:rsidRDefault="0031308C" w:rsidP="00C4778B">
      <w:pPr>
        <w:rPr>
          <w:rFonts w:ascii="Arial" w:hAnsi="Arial"/>
        </w:rPr>
      </w:pPr>
      <w:r w:rsidRPr="007F5F7F">
        <w:rPr>
          <w:rFonts w:ascii="Arial" w:hAnsi="Arial"/>
        </w:rPr>
        <w:t>An initial study of Java security has been conducted, and relevant OSGi security material has been found, so that th</w:t>
      </w:r>
      <w:r w:rsidR="00B45FE6">
        <w:rPr>
          <w:rFonts w:ascii="Arial" w:hAnsi="Arial"/>
        </w:rPr>
        <w:t xml:space="preserve">e assumed target architecture seems </w:t>
      </w:r>
      <w:bookmarkStart w:id="0" w:name="_GoBack"/>
      <w:bookmarkEnd w:id="0"/>
      <w:r w:rsidRPr="007F5F7F">
        <w:rPr>
          <w:rFonts w:ascii="Arial" w:hAnsi="Arial"/>
        </w:rPr>
        <w:t>feasible in theory.</w:t>
      </w:r>
    </w:p>
    <w:p w14:paraId="585AD065" w14:textId="77777777" w:rsidR="0031308C" w:rsidRPr="007F5F7F" w:rsidRDefault="0031308C" w:rsidP="00C4778B">
      <w:pPr>
        <w:rPr>
          <w:rFonts w:ascii="Arial" w:hAnsi="Arial"/>
        </w:rPr>
      </w:pPr>
    </w:p>
    <w:p w14:paraId="2EF987E3" w14:textId="0B598588" w:rsidR="0031308C" w:rsidRPr="007F5F7F" w:rsidRDefault="0031308C" w:rsidP="00C4778B">
      <w:pPr>
        <w:rPr>
          <w:rFonts w:ascii="Arial" w:hAnsi="Arial"/>
        </w:rPr>
      </w:pPr>
      <w:r w:rsidRPr="007F5F7F">
        <w:rPr>
          <w:rFonts w:ascii="Arial" w:hAnsi="Arial"/>
        </w:rPr>
        <w:t xml:space="preserve">Next we will further examine the Java and OSGi security model and devise an Add-on application specification, and find a java source code surveillance tool to help parse and validate the application tenants might upload.   </w:t>
      </w:r>
    </w:p>
    <w:p w14:paraId="5C66D424" w14:textId="3C15967B" w:rsidR="00925DC3" w:rsidRPr="007F5F7F" w:rsidRDefault="00925DC3" w:rsidP="00C4778B">
      <w:pPr>
        <w:rPr>
          <w:rFonts w:ascii="Arial" w:hAnsi="Arial"/>
        </w:rPr>
      </w:pPr>
      <w:r w:rsidRPr="007F5F7F">
        <w:rPr>
          <w:rFonts w:ascii="Arial" w:hAnsi="Arial"/>
        </w:rPr>
        <w:t xml:space="preserve">In the meantime, we will finalize the architecture design of the system, and decide the minimal set of services we should deliver for the project. </w:t>
      </w:r>
    </w:p>
    <w:p w14:paraId="31B2F513" w14:textId="3970BAC9" w:rsidR="00305878" w:rsidRPr="007F5F7F" w:rsidRDefault="00305878" w:rsidP="00305878">
      <w:pPr>
        <w:pStyle w:val="Heading1"/>
        <w:rPr>
          <w:rFonts w:ascii="Arial" w:hAnsi="Arial"/>
        </w:rPr>
      </w:pPr>
      <w:r w:rsidRPr="007F5F7F">
        <w:rPr>
          <w:rFonts w:ascii="Arial" w:hAnsi="Arial"/>
        </w:rPr>
        <w:t>References</w:t>
      </w:r>
    </w:p>
    <w:p w14:paraId="4BF49D10" w14:textId="77777777" w:rsidR="003B549D" w:rsidRPr="007F5F7F" w:rsidRDefault="003B549D">
      <w:pPr>
        <w:rPr>
          <w:rFonts w:ascii="Arial" w:hAnsi="Arial"/>
        </w:rPr>
      </w:pPr>
    </w:p>
    <w:p w14:paraId="601E8A1C" w14:textId="77777777" w:rsidR="00FE383A" w:rsidRPr="007F5F7F" w:rsidRDefault="003B549D" w:rsidP="00FE383A">
      <w:pPr>
        <w:ind w:left="720" w:hanging="720"/>
        <w:rPr>
          <w:rFonts w:ascii="Arial" w:hAnsi="Arial"/>
          <w:noProof/>
        </w:rPr>
      </w:pPr>
      <w:r w:rsidRPr="007F5F7F">
        <w:rPr>
          <w:rFonts w:ascii="Arial" w:hAnsi="Arial"/>
        </w:rPr>
        <w:fldChar w:fldCharType="begin"/>
      </w:r>
      <w:r w:rsidRPr="007F5F7F">
        <w:rPr>
          <w:rFonts w:ascii="Arial" w:hAnsi="Arial"/>
        </w:rPr>
        <w:instrText xml:space="preserve"> ADDIN EN.REFLIST </w:instrText>
      </w:r>
      <w:r w:rsidRPr="007F5F7F">
        <w:rPr>
          <w:rFonts w:ascii="Arial" w:hAnsi="Arial"/>
        </w:rPr>
        <w:fldChar w:fldCharType="separate"/>
      </w:r>
      <w:bookmarkStart w:id="1" w:name="_ENREF_1"/>
      <w:r w:rsidR="00FE383A" w:rsidRPr="007F5F7F">
        <w:rPr>
          <w:rFonts w:ascii="Arial" w:hAnsi="Arial"/>
          <w:noProof/>
        </w:rPr>
        <w:t xml:space="preserve">Bezemer, C.-P., &amp; Zaidman, A. (2010). </w:t>
      </w:r>
      <w:r w:rsidR="00FE383A" w:rsidRPr="007F5F7F">
        <w:rPr>
          <w:rFonts w:ascii="Arial" w:hAnsi="Arial"/>
          <w:i/>
          <w:noProof/>
        </w:rPr>
        <w:t>Multi-tenant SaaS applications: maintenance dream or nightmare?</w:t>
      </w:r>
      <w:r w:rsidR="00FE383A" w:rsidRPr="007F5F7F">
        <w:rPr>
          <w:rFonts w:ascii="Arial" w:hAnsi="Arial"/>
          <w:noProof/>
        </w:rPr>
        <w:t xml:space="preserve"> Paper presented at the Proceedings of the Joint ERCIM Workshop on Software Evolution (EVOL) and International Workshop on Principles of Software Evolution (IWPSE), Antwerp, Belgium. </w:t>
      </w:r>
      <w:bookmarkEnd w:id="1"/>
    </w:p>
    <w:p w14:paraId="58724A8D" w14:textId="77777777" w:rsidR="00FE383A" w:rsidRPr="007F5F7F" w:rsidRDefault="00FE383A" w:rsidP="00FE383A">
      <w:pPr>
        <w:ind w:left="720" w:hanging="720"/>
        <w:rPr>
          <w:rFonts w:ascii="Arial" w:hAnsi="Arial"/>
          <w:noProof/>
        </w:rPr>
      </w:pPr>
      <w:bookmarkStart w:id="2" w:name="_ENREF_2"/>
      <w:r w:rsidRPr="007F5F7F">
        <w:rPr>
          <w:rFonts w:ascii="Arial" w:hAnsi="Arial"/>
          <w:noProof/>
        </w:rPr>
        <w:t xml:space="preserve">Kulkarni, G., Shelke, R., Palwe, R., Khatawkar, P., Bhuse, S., &amp; Bankar, H. (2013, 4-6 July 2013). </w:t>
      </w:r>
      <w:r w:rsidRPr="007F5F7F">
        <w:rPr>
          <w:rFonts w:ascii="Arial" w:hAnsi="Arial"/>
          <w:i/>
          <w:noProof/>
        </w:rPr>
        <w:t>Multi-tenant SaaS cloud.</w:t>
      </w:r>
      <w:r w:rsidRPr="007F5F7F">
        <w:rPr>
          <w:rFonts w:ascii="Arial" w:hAnsi="Arial"/>
          <w:noProof/>
        </w:rPr>
        <w:t xml:space="preserve"> Paper presented at the Computing, Communications and Networking Technologies (ICCCNT),2013 Fourth International Conference on.</w:t>
      </w:r>
      <w:bookmarkEnd w:id="2"/>
    </w:p>
    <w:p w14:paraId="0E1811AC" w14:textId="77777777" w:rsidR="00FE383A" w:rsidRPr="007F5F7F" w:rsidRDefault="00FE383A" w:rsidP="00FE383A">
      <w:pPr>
        <w:ind w:left="720" w:hanging="720"/>
        <w:rPr>
          <w:rFonts w:ascii="Arial" w:hAnsi="Arial"/>
          <w:noProof/>
        </w:rPr>
      </w:pPr>
      <w:bookmarkStart w:id="3" w:name="_ENREF_3"/>
      <w:r w:rsidRPr="007F5F7F">
        <w:rPr>
          <w:rFonts w:ascii="Arial" w:hAnsi="Arial"/>
          <w:noProof/>
        </w:rPr>
        <w:t xml:space="preserve">Nitu. (2009). </w:t>
      </w:r>
      <w:r w:rsidRPr="007F5F7F">
        <w:rPr>
          <w:rFonts w:ascii="Arial" w:hAnsi="Arial"/>
          <w:i/>
          <w:noProof/>
        </w:rPr>
        <w:t>Configurability in SaaS (software as a service) applications</w:t>
      </w:r>
      <w:r w:rsidRPr="007F5F7F">
        <w:rPr>
          <w:rFonts w:ascii="Arial" w:hAnsi="Arial"/>
          <w:noProof/>
        </w:rPr>
        <w:t xml:space="preserve">. Paper presented at the Proceedings of the 2nd India software engineering conference, Pune, India. </w:t>
      </w:r>
      <w:bookmarkEnd w:id="3"/>
    </w:p>
    <w:p w14:paraId="5AB91CC0" w14:textId="33A2F830" w:rsidR="00FE383A" w:rsidRPr="007F5F7F" w:rsidRDefault="00FE383A" w:rsidP="00FE383A">
      <w:pPr>
        <w:rPr>
          <w:rFonts w:ascii="Arial" w:hAnsi="Arial"/>
          <w:noProof/>
        </w:rPr>
      </w:pPr>
    </w:p>
    <w:p w14:paraId="18AB2AB4" w14:textId="57842552" w:rsidR="00F21948" w:rsidRPr="007F5F7F" w:rsidRDefault="003B549D">
      <w:pPr>
        <w:rPr>
          <w:rFonts w:ascii="Arial" w:hAnsi="Arial"/>
        </w:rPr>
      </w:pPr>
      <w:r w:rsidRPr="007F5F7F">
        <w:rPr>
          <w:rFonts w:ascii="Arial" w:hAnsi="Arial"/>
        </w:rPr>
        <w:fldChar w:fldCharType="end"/>
      </w:r>
    </w:p>
    <w:sectPr w:rsidR="00F21948" w:rsidRPr="007F5F7F" w:rsidSect="00F2194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Batang">
    <w:altName w:val="바탕"/>
    <w:panose1 w:val="00000000000000000000"/>
    <w:charset w:val="81"/>
    <w:family w:val="auto"/>
    <w:notTrueType/>
    <w:pitch w:val="fixed"/>
    <w:sig w:usb0="00000001" w:usb1="09060000" w:usb2="00000010" w:usb3="00000000" w:csb0="00080000" w:csb1="00000000"/>
  </w:font>
  <w:font w:name="SimSun">
    <w:altName w:val="宋体"/>
    <w:charset w:val="86"/>
    <w:family w:val="auto"/>
    <w:pitch w:val="variable"/>
    <w:sig w:usb0="00000003" w:usb1="288F0000" w:usb2="00000016" w:usb3="00000000" w:csb0="00040001" w:csb1="00000000"/>
  </w:font>
  <w:font w:name="Mangal">
    <w:panose1 w:val="00000000000000000000"/>
    <w:charset w:val="01"/>
    <w:family w:val="roman"/>
    <w:notTrueType/>
    <w:pitch w:val="variable"/>
    <w:sig w:usb0="00002000" w:usb1="00000000" w:usb2="00000000" w:usb3="00000000" w:csb0="0000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55A7FA6"/>
    <w:multiLevelType w:val="hybridMultilevel"/>
    <w:tmpl w:val="9AAE96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nsid w:val="5EEE28D5"/>
    <w:multiLevelType w:val="hybridMultilevel"/>
    <w:tmpl w:val="5992BA9C"/>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nsid w:val="5FA92B9D"/>
    <w:multiLevelType w:val="hybridMultilevel"/>
    <w:tmpl w:val="CBF4E8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nsid w:val="61A12480"/>
    <w:multiLevelType w:val="hybridMultilevel"/>
    <w:tmpl w:val="F1D4E0C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67254EE0"/>
    <w:multiLevelType w:val="multilevel"/>
    <w:tmpl w:val="BE763D6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76D50EFC"/>
    <w:multiLevelType w:val="hybridMultilevel"/>
    <w:tmpl w:val="FECC8B92"/>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782E4D53"/>
    <w:multiLevelType w:val="hybridMultilevel"/>
    <w:tmpl w:val="3D2A06B6"/>
    <w:lvl w:ilvl="0" w:tplc="AF7CBA76">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CC43EB6"/>
    <w:multiLevelType w:val="hybridMultilevel"/>
    <w:tmpl w:val="012674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lvlOverride w:ilvl="0">
      <w:lvl w:ilvl="0">
        <w:start w:val="1"/>
        <w:numFmt w:val="decimal"/>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
    <w:abstractNumId w:val="3"/>
  </w:num>
  <w:num w:numId="3">
    <w:abstractNumId w:val="6"/>
  </w:num>
  <w:num w:numId="4">
    <w:abstractNumId w:val="1"/>
  </w:num>
  <w:num w:numId="5">
    <w:abstractNumId w:val="2"/>
  </w:num>
  <w:num w:numId="6">
    <w:abstractNumId w:val="0"/>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zzfds06959ttevazn50rsddadswvaw0wef&quot;&gt;endnote&lt;record-ids&gt;&lt;item&gt;6&lt;/item&gt;&lt;item&gt;9&lt;/item&gt;&lt;item&gt;11&lt;/item&gt;&lt;/record-ids&gt;&lt;/item&gt;&lt;/Libraries&gt;"/>
  </w:docVars>
  <w:rsids>
    <w:rsidRoot w:val="00C835A8"/>
    <w:rsid w:val="000311DF"/>
    <w:rsid w:val="0007162F"/>
    <w:rsid w:val="000846D2"/>
    <w:rsid w:val="000A2911"/>
    <w:rsid w:val="000B5B23"/>
    <w:rsid w:val="000C1DE5"/>
    <w:rsid w:val="001101AE"/>
    <w:rsid w:val="001A1B2A"/>
    <w:rsid w:val="001C33F1"/>
    <w:rsid w:val="00204313"/>
    <w:rsid w:val="00253A63"/>
    <w:rsid w:val="00262619"/>
    <w:rsid w:val="00267A59"/>
    <w:rsid w:val="002748E8"/>
    <w:rsid w:val="00276F5C"/>
    <w:rsid w:val="00296307"/>
    <w:rsid w:val="00296F2C"/>
    <w:rsid w:val="00303221"/>
    <w:rsid w:val="00305878"/>
    <w:rsid w:val="003068D4"/>
    <w:rsid w:val="0031308C"/>
    <w:rsid w:val="003811FD"/>
    <w:rsid w:val="003836D2"/>
    <w:rsid w:val="003B549D"/>
    <w:rsid w:val="003D303B"/>
    <w:rsid w:val="00474B46"/>
    <w:rsid w:val="004752D7"/>
    <w:rsid w:val="004C329A"/>
    <w:rsid w:val="00505274"/>
    <w:rsid w:val="00523F16"/>
    <w:rsid w:val="0057678A"/>
    <w:rsid w:val="00586A5F"/>
    <w:rsid w:val="005D30DF"/>
    <w:rsid w:val="005E75C2"/>
    <w:rsid w:val="006B11CC"/>
    <w:rsid w:val="006C7376"/>
    <w:rsid w:val="006D117B"/>
    <w:rsid w:val="006D592F"/>
    <w:rsid w:val="006E1C78"/>
    <w:rsid w:val="00775E6B"/>
    <w:rsid w:val="00793097"/>
    <w:rsid w:val="007A0ED3"/>
    <w:rsid w:val="007B0384"/>
    <w:rsid w:val="007C5E52"/>
    <w:rsid w:val="007E00BB"/>
    <w:rsid w:val="007F5F7F"/>
    <w:rsid w:val="00822A1B"/>
    <w:rsid w:val="00880DAD"/>
    <w:rsid w:val="00897246"/>
    <w:rsid w:val="008B17F1"/>
    <w:rsid w:val="008C0D55"/>
    <w:rsid w:val="009062CA"/>
    <w:rsid w:val="009115BA"/>
    <w:rsid w:val="00925DC3"/>
    <w:rsid w:val="00952AAA"/>
    <w:rsid w:val="009B7FF7"/>
    <w:rsid w:val="00A339B9"/>
    <w:rsid w:val="00A5175E"/>
    <w:rsid w:val="00A54A0B"/>
    <w:rsid w:val="00A92268"/>
    <w:rsid w:val="00A93B4B"/>
    <w:rsid w:val="00AB31A3"/>
    <w:rsid w:val="00AC5F0B"/>
    <w:rsid w:val="00AE59D9"/>
    <w:rsid w:val="00AE7C20"/>
    <w:rsid w:val="00AF5C03"/>
    <w:rsid w:val="00AF5C3A"/>
    <w:rsid w:val="00B0527E"/>
    <w:rsid w:val="00B45FE6"/>
    <w:rsid w:val="00B70FB3"/>
    <w:rsid w:val="00B73A8A"/>
    <w:rsid w:val="00B940D6"/>
    <w:rsid w:val="00BB18DD"/>
    <w:rsid w:val="00BE6FFB"/>
    <w:rsid w:val="00C05D24"/>
    <w:rsid w:val="00C34466"/>
    <w:rsid w:val="00C4778B"/>
    <w:rsid w:val="00C62F72"/>
    <w:rsid w:val="00C835A8"/>
    <w:rsid w:val="00C90384"/>
    <w:rsid w:val="00C96E76"/>
    <w:rsid w:val="00CE0E30"/>
    <w:rsid w:val="00DB6343"/>
    <w:rsid w:val="00DC5D0C"/>
    <w:rsid w:val="00E367D7"/>
    <w:rsid w:val="00E62397"/>
    <w:rsid w:val="00E83704"/>
    <w:rsid w:val="00ED6867"/>
    <w:rsid w:val="00F21948"/>
    <w:rsid w:val="00F23196"/>
    <w:rsid w:val="00F33AC2"/>
    <w:rsid w:val="00FE383A"/>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B716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NZ"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527E"/>
    <w:pPr>
      <w:keepNext/>
      <w:keepLines/>
      <w:numPr>
        <w:numId w:val="3"/>
      </w:numPr>
      <w:spacing w:before="480"/>
      <w:ind w:left="357" w:hanging="357"/>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autoRedefine/>
    <w:qFormat/>
    <w:rsid w:val="000311DF"/>
    <w:pPr>
      <w:keepNext/>
      <w:numPr>
        <w:ilvl w:val="1"/>
        <w:numId w:val="1"/>
      </w:numPr>
      <w:tabs>
        <w:tab w:val="left" w:pos="-1440"/>
        <w:tab w:val="left" w:pos="-720"/>
        <w:tab w:val="left" w:pos="298"/>
        <w:tab w:val="left" w:pos="521"/>
      </w:tabs>
      <w:suppressAutoHyphens/>
      <w:spacing w:after="200" w:line="360" w:lineRule="auto"/>
      <w:outlineLvl w:val="1"/>
    </w:pPr>
    <w:rPr>
      <w:rFonts w:ascii="Arial" w:eastAsia="Batang" w:hAnsi="Arial" w:cs="Batang"/>
      <w:b/>
      <w:sz w:val="28"/>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311DF"/>
    <w:rPr>
      <w:rFonts w:ascii="Arial" w:eastAsia="Batang" w:hAnsi="Arial" w:cs="Batang"/>
      <w:b/>
      <w:sz w:val="28"/>
      <w:szCs w:val="20"/>
      <w:lang w:val="en-AU"/>
    </w:rPr>
  </w:style>
  <w:style w:type="paragraph" w:customStyle="1" w:styleId="Textbody">
    <w:name w:val="Text body"/>
    <w:basedOn w:val="Normal"/>
    <w:rsid w:val="00C835A8"/>
    <w:pPr>
      <w:widowControl w:val="0"/>
      <w:suppressAutoHyphens/>
      <w:autoSpaceDN w:val="0"/>
      <w:spacing w:after="120"/>
      <w:textAlignment w:val="baseline"/>
    </w:pPr>
    <w:rPr>
      <w:rFonts w:ascii="Times New Roman" w:eastAsia="SimSun" w:hAnsi="Times New Roman" w:cs="Mangal"/>
      <w:kern w:val="3"/>
      <w:lang w:eastAsia="zh-CN" w:bidi="hi-IN"/>
    </w:rPr>
  </w:style>
  <w:style w:type="paragraph" w:styleId="ListParagraph">
    <w:name w:val="List Paragraph"/>
    <w:basedOn w:val="Normal"/>
    <w:uiPriority w:val="34"/>
    <w:qFormat/>
    <w:rsid w:val="00C835A8"/>
    <w:pPr>
      <w:ind w:left="720"/>
      <w:contextualSpacing/>
    </w:pPr>
  </w:style>
  <w:style w:type="paragraph" w:styleId="Title">
    <w:name w:val="Title"/>
    <w:basedOn w:val="Normal"/>
    <w:next w:val="Normal"/>
    <w:link w:val="TitleChar"/>
    <w:uiPriority w:val="10"/>
    <w:qFormat/>
    <w:rsid w:val="00C835A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835A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B0527E"/>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9115BA"/>
    <w:rPr>
      <w:color w:val="0000FF" w:themeColor="hyperlink"/>
      <w:u w:val="single"/>
    </w:rPr>
  </w:style>
  <w:style w:type="table" w:styleId="TableGrid">
    <w:name w:val="Table Grid"/>
    <w:basedOn w:val="TableNormal"/>
    <w:uiPriority w:val="59"/>
    <w:rsid w:val="003032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22A1B"/>
    <w:pPr>
      <w:spacing w:after="200"/>
    </w:pPr>
    <w:rPr>
      <w:i/>
      <w:iCs/>
      <w:color w:val="1F497D"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NZ"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0527E"/>
    <w:pPr>
      <w:keepNext/>
      <w:keepLines/>
      <w:numPr>
        <w:numId w:val="3"/>
      </w:numPr>
      <w:spacing w:before="480"/>
      <w:ind w:left="357" w:hanging="357"/>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autoRedefine/>
    <w:qFormat/>
    <w:rsid w:val="000311DF"/>
    <w:pPr>
      <w:keepNext/>
      <w:numPr>
        <w:ilvl w:val="1"/>
        <w:numId w:val="1"/>
      </w:numPr>
      <w:tabs>
        <w:tab w:val="left" w:pos="-1440"/>
        <w:tab w:val="left" w:pos="-720"/>
        <w:tab w:val="left" w:pos="298"/>
        <w:tab w:val="left" w:pos="521"/>
      </w:tabs>
      <w:suppressAutoHyphens/>
      <w:spacing w:after="200" w:line="360" w:lineRule="auto"/>
      <w:outlineLvl w:val="1"/>
    </w:pPr>
    <w:rPr>
      <w:rFonts w:ascii="Arial" w:eastAsia="Batang" w:hAnsi="Arial" w:cs="Batang"/>
      <w:b/>
      <w:sz w:val="28"/>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311DF"/>
    <w:rPr>
      <w:rFonts w:ascii="Arial" w:eastAsia="Batang" w:hAnsi="Arial" w:cs="Batang"/>
      <w:b/>
      <w:sz w:val="28"/>
      <w:szCs w:val="20"/>
      <w:lang w:val="en-AU"/>
    </w:rPr>
  </w:style>
  <w:style w:type="paragraph" w:customStyle="1" w:styleId="Textbody">
    <w:name w:val="Text body"/>
    <w:basedOn w:val="Normal"/>
    <w:rsid w:val="00C835A8"/>
    <w:pPr>
      <w:widowControl w:val="0"/>
      <w:suppressAutoHyphens/>
      <w:autoSpaceDN w:val="0"/>
      <w:spacing w:after="120"/>
      <w:textAlignment w:val="baseline"/>
    </w:pPr>
    <w:rPr>
      <w:rFonts w:ascii="Times New Roman" w:eastAsia="SimSun" w:hAnsi="Times New Roman" w:cs="Mangal"/>
      <w:kern w:val="3"/>
      <w:lang w:eastAsia="zh-CN" w:bidi="hi-IN"/>
    </w:rPr>
  </w:style>
  <w:style w:type="paragraph" w:styleId="ListParagraph">
    <w:name w:val="List Paragraph"/>
    <w:basedOn w:val="Normal"/>
    <w:uiPriority w:val="34"/>
    <w:qFormat/>
    <w:rsid w:val="00C835A8"/>
    <w:pPr>
      <w:ind w:left="720"/>
      <w:contextualSpacing/>
    </w:pPr>
  </w:style>
  <w:style w:type="paragraph" w:styleId="Title">
    <w:name w:val="Title"/>
    <w:basedOn w:val="Normal"/>
    <w:next w:val="Normal"/>
    <w:link w:val="TitleChar"/>
    <w:uiPriority w:val="10"/>
    <w:qFormat/>
    <w:rsid w:val="00C835A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835A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B0527E"/>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9115BA"/>
    <w:rPr>
      <w:color w:val="0000FF" w:themeColor="hyperlink"/>
      <w:u w:val="single"/>
    </w:rPr>
  </w:style>
  <w:style w:type="table" w:styleId="TableGrid">
    <w:name w:val="Table Grid"/>
    <w:basedOn w:val="TableNormal"/>
    <w:uiPriority w:val="59"/>
    <w:rsid w:val="003032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22A1B"/>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909181">
      <w:bodyDiv w:val="1"/>
      <w:marLeft w:val="0"/>
      <w:marRight w:val="0"/>
      <w:marTop w:val="0"/>
      <w:marBottom w:val="0"/>
      <w:divBdr>
        <w:top w:val="none" w:sz="0" w:space="0" w:color="auto"/>
        <w:left w:val="none" w:sz="0" w:space="0" w:color="auto"/>
        <w:bottom w:val="none" w:sz="0" w:space="0" w:color="auto"/>
        <w:right w:val="none" w:sz="0" w:space="0" w:color="auto"/>
      </w:divBdr>
    </w:div>
    <w:div w:id="1676612836">
      <w:bodyDiv w:val="1"/>
      <w:marLeft w:val="0"/>
      <w:marRight w:val="0"/>
      <w:marTop w:val="0"/>
      <w:marBottom w:val="0"/>
      <w:divBdr>
        <w:top w:val="none" w:sz="0" w:space="0" w:color="auto"/>
        <w:left w:val="none" w:sz="0" w:space="0" w:color="auto"/>
        <w:bottom w:val="none" w:sz="0" w:space="0" w:color="auto"/>
        <w:right w:val="none" w:sz="0" w:space="0" w:color="auto"/>
      </w:divBdr>
    </w:div>
    <w:div w:id="17198914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erickwebsun@gmail.com" TargetMode="External"/><Relationship Id="rId7" Type="http://schemas.openxmlformats.org/officeDocument/2006/relationships/hyperlink" Target="mailto:chandan202.alive@gmail.com" TargetMode="External"/><Relationship Id="rId8" Type="http://schemas.openxmlformats.org/officeDocument/2006/relationships/hyperlink" Target="mailto:mao.chuan.li@gmail.com" TargetMode="External"/><Relationship Id="rId9" Type="http://schemas.openxmlformats.org/officeDocument/2006/relationships/hyperlink" Target="https://trello.com/b/xuOfwXll/an-osgi-based-saas-architecture-project"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1814</Words>
  <Characters>10343</Characters>
  <Application>Microsoft Macintosh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AUT</Company>
  <LinksUpToDate>false</LinksUpToDate>
  <CharactersWithSpaces>12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Chuan Li</dc:creator>
  <cp:keywords/>
  <dc:description/>
  <cp:lastModifiedBy>Mao Chuan Li</cp:lastModifiedBy>
  <cp:revision>24</cp:revision>
  <dcterms:created xsi:type="dcterms:W3CDTF">2015-08-10T21:59:00Z</dcterms:created>
  <dcterms:modified xsi:type="dcterms:W3CDTF">2015-08-10T22:16:00Z</dcterms:modified>
</cp:coreProperties>
</file>